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016EFA" w14:textId="29829AA8" w:rsidR="009E3BD9" w:rsidRPr="003605A2" w:rsidRDefault="003605A2" w:rsidP="009E3BD9">
      <w:pPr>
        <w:jc w:val="center"/>
        <w:rPr>
          <w:rFonts w:ascii="Arial" w:hAnsi="Arial" w:cs="Arial"/>
          <w:b/>
          <w:bCs/>
          <w:color w:val="FF0000"/>
          <w:sz w:val="40"/>
          <w:szCs w:val="40"/>
        </w:rPr>
      </w:pPr>
      <w:r w:rsidRPr="003605A2">
        <w:rPr>
          <w:rFonts w:ascii="Arial" w:hAnsi="Arial" w:cs="Arial"/>
          <w:b/>
          <w:bCs/>
          <w:color w:val="FF0000"/>
          <w:sz w:val="40"/>
          <w:szCs w:val="40"/>
        </w:rPr>
        <w:t>Demographic data and it’s use in a succession planning process - the role of data analytics.</w:t>
      </w:r>
    </w:p>
    <w:p w14:paraId="410B2FCE" w14:textId="77777777" w:rsidR="009E3BD9" w:rsidRDefault="009E3BD9" w:rsidP="009E3BD9">
      <w:pPr>
        <w:jc w:val="center"/>
        <w:rPr>
          <w:rFonts w:ascii="Arial" w:hAnsi="Arial" w:cs="Arial"/>
          <w:sz w:val="32"/>
          <w:szCs w:val="32"/>
        </w:rPr>
      </w:pPr>
    </w:p>
    <w:p w14:paraId="1CEBF83E" w14:textId="77777777" w:rsidR="00115E58" w:rsidRDefault="00115E58" w:rsidP="009E3BD9">
      <w:pPr>
        <w:jc w:val="center"/>
        <w:rPr>
          <w:rFonts w:ascii="Arial" w:hAnsi="Arial" w:cs="Arial"/>
          <w:sz w:val="32"/>
          <w:szCs w:val="32"/>
        </w:rPr>
      </w:pPr>
    </w:p>
    <w:p w14:paraId="6535DA82" w14:textId="77777777" w:rsidR="009E3BD9" w:rsidRDefault="009E3BD9" w:rsidP="009E3BD9">
      <w:pPr>
        <w:jc w:val="center"/>
        <w:rPr>
          <w:rFonts w:ascii="Arial" w:hAnsi="Arial" w:cs="Arial"/>
          <w:sz w:val="32"/>
          <w:szCs w:val="32"/>
        </w:rPr>
      </w:pPr>
    </w:p>
    <w:p w14:paraId="5E0CA3E9" w14:textId="3F3ECC33" w:rsidR="009E3BD9" w:rsidRDefault="009E3BD9" w:rsidP="009E3BD9">
      <w:pPr>
        <w:jc w:val="center"/>
        <w:rPr>
          <w:rFonts w:ascii="Arial" w:hAnsi="Arial" w:cs="Arial"/>
          <w:sz w:val="28"/>
          <w:szCs w:val="28"/>
        </w:rPr>
      </w:pPr>
      <w:r>
        <w:rPr>
          <w:rFonts w:ascii="Arial" w:hAnsi="Arial" w:cs="Arial"/>
          <w:sz w:val="28"/>
          <w:szCs w:val="28"/>
        </w:rPr>
        <w:t>Sinéad M Duffy</w:t>
      </w:r>
    </w:p>
    <w:p w14:paraId="25F9170F" w14:textId="77777777" w:rsidR="009E3BD9" w:rsidRDefault="009E3BD9" w:rsidP="009E3BD9">
      <w:pPr>
        <w:jc w:val="center"/>
        <w:rPr>
          <w:rFonts w:ascii="Arial" w:hAnsi="Arial" w:cs="Arial"/>
          <w:sz w:val="28"/>
          <w:szCs w:val="28"/>
        </w:rPr>
      </w:pPr>
    </w:p>
    <w:p w14:paraId="5FF66620" w14:textId="77777777" w:rsidR="009E3BD9" w:rsidRDefault="009E3BD9" w:rsidP="009E3BD9">
      <w:pPr>
        <w:jc w:val="center"/>
        <w:rPr>
          <w:rFonts w:ascii="Arial" w:hAnsi="Arial" w:cs="Arial"/>
          <w:sz w:val="28"/>
          <w:szCs w:val="28"/>
        </w:rPr>
      </w:pPr>
    </w:p>
    <w:p w14:paraId="0AB8C500" w14:textId="77777777" w:rsidR="009E3BD9" w:rsidRDefault="009E3BD9" w:rsidP="009E3BD9">
      <w:pPr>
        <w:jc w:val="center"/>
        <w:rPr>
          <w:rFonts w:ascii="Arial" w:hAnsi="Arial" w:cs="Arial"/>
          <w:sz w:val="28"/>
          <w:szCs w:val="28"/>
        </w:rPr>
      </w:pPr>
      <w:r>
        <w:rPr>
          <w:rFonts w:ascii="Arial" w:hAnsi="Arial" w:cs="Arial"/>
          <w:sz w:val="28"/>
          <w:szCs w:val="28"/>
        </w:rPr>
        <w:t xml:space="preserve">A Thesis Submitted in Partial Fulfilment </w:t>
      </w:r>
    </w:p>
    <w:p w14:paraId="6D6A4FA3" w14:textId="77777777" w:rsidR="009E3BD9" w:rsidRDefault="009E3BD9" w:rsidP="009E3BD9">
      <w:pPr>
        <w:jc w:val="center"/>
        <w:rPr>
          <w:rFonts w:ascii="Arial" w:hAnsi="Arial" w:cs="Arial"/>
          <w:sz w:val="28"/>
          <w:szCs w:val="28"/>
        </w:rPr>
      </w:pPr>
      <w:r>
        <w:rPr>
          <w:rFonts w:ascii="Arial" w:hAnsi="Arial" w:cs="Arial"/>
          <w:sz w:val="28"/>
          <w:szCs w:val="28"/>
        </w:rPr>
        <w:t xml:space="preserve">of the requirements for the </w:t>
      </w:r>
    </w:p>
    <w:p w14:paraId="227E1ABA" w14:textId="77777777" w:rsidR="009E3BD9" w:rsidRDefault="009E3BD9" w:rsidP="009E3BD9">
      <w:pPr>
        <w:jc w:val="center"/>
        <w:rPr>
          <w:rFonts w:ascii="Arial" w:hAnsi="Arial" w:cs="Arial"/>
          <w:sz w:val="28"/>
          <w:szCs w:val="28"/>
        </w:rPr>
      </w:pPr>
      <w:r>
        <w:rPr>
          <w:rFonts w:ascii="Arial" w:hAnsi="Arial" w:cs="Arial"/>
          <w:sz w:val="28"/>
          <w:szCs w:val="28"/>
        </w:rPr>
        <w:t xml:space="preserve">Degree of </w:t>
      </w:r>
    </w:p>
    <w:p w14:paraId="5AD40472" w14:textId="77777777" w:rsidR="009E3BD9" w:rsidRDefault="009E3BD9" w:rsidP="009E3BD9">
      <w:pPr>
        <w:jc w:val="center"/>
        <w:rPr>
          <w:rFonts w:ascii="Arial" w:hAnsi="Arial" w:cs="Arial"/>
          <w:sz w:val="28"/>
          <w:szCs w:val="28"/>
        </w:rPr>
      </w:pPr>
      <w:r w:rsidRPr="00D3110E">
        <w:rPr>
          <w:rFonts w:ascii="Arial" w:hAnsi="Arial" w:cs="Arial"/>
          <w:sz w:val="28"/>
          <w:szCs w:val="28"/>
        </w:rPr>
        <w:t>Master of Science in Data Analytics</w:t>
      </w:r>
    </w:p>
    <w:p w14:paraId="12BB7012" w14:textId="77777777" w:rsidR="009E3BD9" w:rsidRDefault="009E3BD9" w:rsidP="009E3BD9">
      <w:pPr>
        <w:jc w:val="center"/>
        <w:rPr>
          <w:rFonts w:ascii="Arial" w:hAnsi="Arial" w:cs="Arial"/>
          <w:sz w:val="28"/>
          <w:szCs w:val="28"/>
        </w:rPr>
      </w:pPr>
    </w:p>
    <w:p w14:paraId="3BC7102C" w14:textId="77777777" w:rsidR="009E3BD9" w:rsidRPr="00D3110E" w:rsidRDefault="009E3BD9" w:rsidP="009E3BD9">
      <w:pPr>
        <w:jc w:val="center"/>
        <w:rPr>
          <w:rFonts w:ascii="Arial" w:hAnsi="Arial" w:cs="Arial"/>
          <w:sz w:val="28"/>
          <w:szCs w:val="28"/>
        </w:rPr>
      </w:pPr>
    </w:p>
    <w:p w14:paraId="5EC43336" w14:textId="77777777" w:rsidR="009E3BD9" w:rsidRDefault="009E3BD9" w:rsidP="009E3BD9">
      <w:pPr>
        <w:rPr>
          <w:rFonts w:ascii="Arial" w:hAnsi="Arial" w:cs="Arial"/>
          <w:sz w:val="28"/>
          <w:szCs w:val="28"/>
        </w:rPr>
      </w:pPr>
    </w:p>
    <w:p w14:paraId="27ED868B" w14:textId="77777777" w:rsidR="009E3BD9" w:rsidRDefault="009E3BD9" w:rsidP="009E3BD9">
      <w:pPr>
        <w:jc w:val="center"/>
        <w:rPr>
          <w:rFonts w:ascii="Arial" w:hAnsi="Arial" w:cs="Arial"/>
          <w:sz w:val="28"/>
          <w:szCs w:val="28"/>
        </w:rPr>
      </w:pPr>
      <w:r>
        <w:rPr>
          <w:rFonts w:ascii="Arial" w:hAnsi="Arial" w:cs="Arial"/>
          <w:noProof/>
          <w:sz w:val="28"/>
          <w:szCs w:val="28"/>
        </w:rPr>
        <w:drawing>
          <wp:inline distT="0" distB="0" distL="0" distR="0" wp14:anchorId="7F9A279E" wp14:editId="57EEDFDE">
            <wp:extent cx="3816985" cy="1318987"/>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5E4F59DC" w14:textId="77777777" w:rsidR="009E3BD9" w:rsidRDefault="009E3BD9" w:rsidP="009E3BD9">
      <w:pPr>
        <w:jc w:val="center"/>
        <w:rPr>
          <w:rFonts w:ascii="Arial" w:hAnsi="Arial" w:cs="Arial"/>
          <w:sz w:val="28"/>
          <w:szCs w:val="28"/>
        </w:rPr>
      </w:pPr>
    </w:p>
    <w:p w14:paraId="2537452F" w14:textId="72107CDA" w:rsidR="009E3BD9" w:rsidRDefault="009E3BD9" w:rsidP="009E3BD9">
      <w:pPr>
        <w:jc w:val="center"/>
        <w:rPr>
          <w:rFonts w:ascii="Arial" w:hAnsi="Arial" w:cs="Arial"/>
          <w:sz w:val="28"/>
          <w:szCs w:val="28"/>
        </w:rPr>
      </w:pPr>
      <w:r>
        <w:rPr>
          <w:rFonts w:ascii="Arial" w:hAnsi="Arial" w:cs="Arial"/>
          <w:sz w:val="28"/>
          <w:szCs w:val="28"/>
        </w:rPr>
        <w:t>September 2023</w:t>
      </w:r>
    </w:p>
    <w:p w14:paraId="5465E401" w14:textId="77777777" w:rsidR="009E3BD9" w:rsidRDefault="009E3BD9" w:rsidP="009E3BD9">
      <w:pPr>
        <w:jc w:val="center"/>
        <w:rPr>
          <w:rFonts w:ascii="Arial" w:hAnsi="Arial" w:cs="Arial"/>
          <w:sz w:val="28"/>
          <w:szCs w:val="28"/>
        </w:rPr>
      </w:pPr>
    </w:p>
    <w:p w14:paraId="784987BB" w14:textId="77777777" w:rsidR="009E3BD9" w:rsidRDefault="009E3BD9" w:rsidP="009E3BD9">
      <w:pPr>
        <w:jc w:val="center"/>
        <w:rPr>
          <w:rFonts w:ascii="Arial" w:hAnsi="Arial" w:cs="Arial"/>
          <w:sz w:val="28"/>
          <w:szCs w:val="28"/>
        </w:rPr>
      </w:pPr>
    </w:p>
    <w:p w14:paraId="37E8F8B6" w14:textId="22DA342A" w:rsidR="009E3BD9" w:rsidRPr="002D4C81" w:rsidRDefault="009E3BD9" w:rsidP="00017068">
      <w:pPr>
        <w:jc w:val="center"/>
        <w:rPr>
          <w:rFonts w:ascii="Arial" w:hAnsi="Arial" w:cs="Arial"/>
          <w:sz w:val="28"/>
          <w:szCs w:val="28"/>
        </w:rPr>
      </w:pPr>
      <w:r>
        <w:rPr>
          <w:rFonts w:ascii="Arial" w:hAnsi="Arial" w:cs="Arial"/>
          <w:sz w:val="28"/>
          <w:szCs w:val="28"/>
        </w:rPr>
        <w:t xml:space="preserve">Supervisor: </w:t>
      </w:r>
      <w:r w:rsidR="00017068" w:rsidRPr="00017068">
        <w:rPr>
          <w:rFonts w:ascii="Arial" w:hAnsi="Arial" w:cs="Arial"/>
          <w:sz w:val="28"/>
          <w:szCs w:val="28"/>
        </w:rPr>
        <w:t>Marina Soledad Iantorno</w:t>
      </w:r>
    </w:p>
    <w:p w14:paraId="4A7737D5" w14:textId="3DFEDD0A" w:rsidR="00D435EF" w:rsidRDefault="00D435EF">
      <w:pPr>
        <w:rPr>
          <w:rFonts w:ascii="Times New Roman" w:hAnsi="Times New Roman" w:cs="Times New Roman"/>
          <w:color w:val="auto"/>
        </w:rPr>
      </w:pPr>
      <w:r>
        <w:rPr>
          <w:rFonts w:ascii="Times New Roman" w:hAnsi="Times New Roman" w:cs="Times New Roman"/>
          <w:color w:val="auto"/>
        </w:rPr>
        <w:br w:type="page"/>
      </w:r>
    </w:p>
    <w:p w14:paraId="44009F78" w14:textId="77777777" w:rsidR="00FA2E08" w:rsidRPr="00345C40" w:rsidRDefault="00FA2E08" w:rsidP="00FA2E08">
      <w:pPr>
        <w:spacing w:after="0"/>
        <w:rPr>
          <w:rFonts w:ascii="Times New Roman" w:hAnsi="Times New Roman" w:cs="Times New Roman"/>
          <w:color w:val="auto"/>
        </w:rPr>
      </w:pPr>
    </w:p>
    <w:p w14:paraId="66F28819" w14:textId="77777777" w:rsidR="00FA2E08" w:rsidRPr="00345C40" w:rsidRDefault="00FA2E08" w:rsidP="00FA2E08">
      <w:pPr>
        <w:pStyle w:val="Heading1"/>
        <w:rPr>
          <w:color w:val="auto"/>
        </w:rPr>
      </w:pPr>
      <w:r w:rsidRPr="00345C40">
        <w:rPr>
          <w:color w:val="auto"/>
        </w:rPr>
        <w:t xml:space="preserve">CCT College Dublin </w:t>
      </w:r>
    </w:p>
    <w:p w14:paraId="015C0831"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sz w:val="26"/>
          <w:szCs w:val="26"/>
        </w:rPr>
        <w:t xml:space="preserve"> </w:t>
      </w:r>
    </w:p>
    <w:p w14:paraId="42B302DD" w14:textId="77777777" w:rsidR="00FA2E08" w:rsidRPr="00345C40" w:rsidRDefault="00FA2E08" w:rsidP="00FA2E08">
      <w:pPr>
        <w:spacing w:after="0"/>
        <w:ind w:right="5"/>
        <w:jc w:val="center"/>
        <w:rPr>
          <w:rFonts w:ascii="Times New Roman" w:hAnsi="Times New Roman" w:cs="Times New Roman"/>
          <w:color w:val="auto"/>
        </w:rPr>
      </w:pPr>
      <w:r w:rsidRPr="00345C40">
        <w:rPr>
          <w:rFonts w:ascii="Times New Roman" w:eastAsia="Times New Roman" w:hAnsi="Times New Roman" w:cs="Times New Roman"/>
          <w:color w:val="auto"/>
        </w:rPr>
        <w:t xml:space="preserve">Assessment Cover Page </w:t>
      </w:r>
    </w:p>
    <w:p w14:paraId="6881A190" w14:textId="77777777" w:rsidR="00FA2E08" w:rsidRPr="00345C40" w:rsidRDefault="00FA2E08" w:rsidP="00FA2E08">
      <w:pPr>
        <w:spacing w:after="48"/>
        <w:ind w:left="938"/>
        <w:rPr>
          <w:rFonts w:ascii="Times New Roman" w:hAnsi="Times New Roman" w:cs="Times New Roman"/>
          <w:color w:val="auto"/>
        </w:rPr>
      </w:pPr>
      <w:r w:rsidRPr="00345C40">
        <w:rPr>
          <w:rFonts w:ascii="Times New Roman" w:eastAsia="Times New Roman" w:hAnsi="Times New Roman" w:cs="Times New Roman"/>
          <w:color w:val="auto"/>
        </w:rPr>
        <w:t xml:space="preserve">To be provided separately as a word doc for students to include with every submission. </w:t>
      </w:r>
    </w:p>
    <w:p w14:paraId="50200F57" w14:textId="77777777" w:rsidR="00FA2E08" w:rsidRPr="00345C40" w:rsidRDefault="00FA2E08" w:rsidP="00FA2E08">
      <w:pPr>
        <w:spacing w:after="0"/>
        <w:ind w:left="58"/>
        <w:jc w:val="center"/>
        <w:rPr>
          <w:rFonts w:ascii="Times New Roman" w:hAnsi="Times New Roman" w:cs="Times New Roman"/>
          <w:color w:val="auto"/>
        </w:rPr>
      </w:pPr>
      <w:r w:rsidRPr="00345C40">
        <w:rPr>
          <w:rFonts w:ascii="Times New Roman" w:eastAsia="Times New Roman" w:hAnsi="Times New Roman" w:cs="Times New Roman"/>
          <w:color w:val="auto"/>
        </w:rPr>
        <w:t xml:space="preserve"> </w:t>
      </w:r>
    </w:p>
    <w:p w14:paraId="78F96A5F" w14:textId="77777777" w:rsidR="00FA2E08" w:rsidRPr="00345C40" w:rsidRDefault="00FA2E08" w:rsidP="00FA2E08">
      <w:pPr>
        <w:spacing w:after="44"/>
        <w:ind w:left="-29" w:right="-28"/>
        <w:rPr>
          <w:rFonts w:ascii="Times New Roman" w:hAnsi="Times New Roman" w:cs="Times New Roman"/>
          <w:color w:val="auto"/>
        </w:rPr>
      </w:pPr>
      <w:r w:rsidRPr="00345C40">
        <w:rPr>
          <w:rFonts w:ascii="Times New Roman" w:hAnsi="Times New Roman" w:cs="Times New Roman"/>
          <w:noProof/>
          <w:color w:val="auto"/>
        </w:rPr>
        <mc:AlternateContent>
          <mc:Choice Requires="wpg">
            <w:drawing>
              <wp:inline distT="0" distB="0" distL="0" distR="0" wp14:anchorId="4196DE99" wp14:editId="53E67763">
                <wp:extent cx="5788152" cy="16764"/>
                <wp:effectExtent l="0" t="0" r="0" b="0"/>
                <wp:docPr id="6548" name="Group 6548"/>
                <wp:cNvGraphicFramePr/>
                <a:graphic xmlns:a="http://schemas.openxmlformats.org/drawingml/2006/main">
                  <a:graphicData uri="http://schemas.microsoft.com/office/word/2010/wordprocessingGroup">
                    <wpg:wgp>
                      <wpg:cNvGrpSpPr/>
                      <wpg:grpSpPr>
                        <a:xfrm>
                          <a:off x="0" y="0"/>
                          <a:ext cx="5788152" cy="16764"/>
                          <a:chOff x="2451900" y="3771600"/>
                          <a:chExt cx="5788200" cy="16800"/>
                        </a:xfrm>
                      </wpg:grpSpPr>
                      <wpg:grpSp>
                        <wpg:cNvPr id="617174310" name="Group 1"/>
                        <wpg:cNvGrpSpPr/>
                        <wpg:grpSpPr>
                          <a:xfrm>
                            <a:off x="2451924" y="3771618"/>
                            <a:ext cx="5788152" cy="16764"/>
                            <a:chOff x="0" y="0"/>
                            <a:chExt cx="5788152" cy="16764"/>
                          </a:xfrm>
                        </wpg:grpSpPr>
                        <wps:wsp>
                          <wps:cNvPr id="2" name="Rectangle 2"/>
                          <wps:cNvSpPr/>
                          <wps:spPr>
                            <a:xfrm>
                              <a:off x="0" y="0"/>
                              <a:ext cx="5788150" cy="16750"/>
                            </a:xfrm>
                            <a:prstGeom prst="rect">
                              <a:avLst/>
                            </a:prstGeom>
                            <a:noFill/>
                            <a:ln>
                              <a:noFill/>
                            </a:ln>
                          </wps:spPr>
                          <wps:txbx>
                            <w:txbxContent>
                              <w:p w14:paraId="3EE919BF"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3" name="Freeform: Shape 3"/>
                          <wps:cNvSpPr/>
                          <wps:spPr>
                            <a:xfrm>
                              <a:off x="0" y="0"/>
                              <a:ext cx="5788152" cy="16764"/>
                            </a:xfrm>
                            <a:custGeom>
                              <a:avLst/>
                              <a:gdLst/>
                              <a:ahLst/>
                              <a:cxnLst/>
                              <a:rect l="l" t="t" r="r" b="b"/>
                              <a:pathLst>
                                <a:path w="5788152" h="16764" extrusionOk="0">
                                  <a:moveTo>
                                    <a:pt x="0" y="0"/>
                                  </a:moveTo>
                                  <a:lnTo>
                                    <a:pt x="5788152" y="0"/>
                                  </a:lnTo>
                                  <a:lnTo>
                                    <a:pt x="5788152" y="16764"/>
                                  </a:lnTo>
                                  <a:lnTo>
                                    <a:pt x="0" y="16764"/>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196DE99" id="Group 6548" o:spid="_x0000_s1026"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">
                <v:group id="Group 1" o:spid="_x0000_s1027"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">
                  <v:rect id="Rectangle 2" o:spid="_x0000_s1028"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3EE919BF" w14:textId="77777777" w:rsidR="00FA2E08" w:rsidRDefault="00FA2E08" w:rsidP="00FA2E08">
                          <w:pPr>
                            <w:spacing w:after="0" w:line="240" w:lineRule="auto"/>
                            <w:textDirection w:val="btLr"/>
                          </w:pPr>
                        </w:p>
                      </w:txbxContent>
                    </v:textbox>
                  </v:rect>
                  <v:shape id="Freeform: Shape 3" o:spid="_x0000_s1029" style="position:absolute;width:57881;height:167;visibility:visible;mso-wrap-style:square;v-text-anchor:middle" coordsize="5788152,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" path="m,l5788152,r,16764l,16764,,e" fillcolor="black" stroked="f">
                    <v:path arrowok="t" o:extrusionok="f"/>
                  </v:shape>
                </v:group>
                <w10:anchorlock/>
              </v:group>
            </w:pict>
          </mc:Fallback>
        </mc:AlternateContent>
      </w:r>
    </w:p>
    <w:p w14:paraId="1372C2B0"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rPr>
        <w:t xml:space="preserve"> </w:t>
      </w:r>
    </w:p>
    <w:tbl>
      <w:tblPr>
        <w:tblW w:w="9063" w:type="dxa"/>
        <w:tblInd w:w="4" w:type="dxa"/>
        <w:tblLayout w:type="fixed"/>
        <w:tblLook w:val="0400" w:firstRow="0" w:lastRow="0" w:firstColumn="0" w:lastColumn="0" w:noHBand="0" w:noVBand="1"/>
      </w:tblPr>
      <w:tblGrid>
        <w:gridCol w:w="3819"/>
        <w:gridCol w:w="5244"/>
      </w:tblGrid>
      <w:tr w:rsidR="00FA2E08" w:rsidRPr="00345C40" w14:paraId="500B87EC"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34A39D4D"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Module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03D651C4" w14:textId="27596988" w:rsidR="00FA2E08" w:rsidRPr="00FC5E3A" w:rsidRDefault="00B901F4" w:rsidP="00692D1D">
            <w:pPr>
              <w:rPr>
                <w:rFonts w:ascii="Times New Roman" w:hAnsi="Times New Roman" w:cs="Times New Roman"/>
                <w:color w:val="auto"/>
                <w:sz w:val="28"/>
                <w:szCs w:val="28"/>
              </w:rPr>
            </w:pPr>
            <w:r>
              <w:rPr>
                <w:rFonts w:ascii="Times New Roman" w:hAnsi="Times New Roman" w:cs="Times New Roman"/>
                <w:iCs/>
                <w:color w:val="auto"/>
                <w:sz w:val="28"/>
                <w:szCs w:val="28"/>
              </w:rPr>
              <w:t>Capstone Project</w:t>
            </w:r>
          </w:p>
        </w:tc>
      </w:tr>
      <w:tr w:rsidR="00FA2E08" w:rsidRPr="00345C40" w14:paraId="315B204E"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656A39A8"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Assessment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3732C277" w14:textId="0CC46EB6" w:rsidR="00FA2E08" w:rsidRPr="00B901F4" w:rsidRDefault="003605A2" w:rsidP="00692D1D">
            <w:pPr>
              <w:rPr>
                <w:rFonts w:ascii="Times New Roman" w:hAnsi="Times New Roman" w:cs="Times New Roman"/>
                <w:iCs/>
                <w:color w:val="auto"/>
                <w:sz w:val="28"/>
                <w:szCs w:val="28"/>
              </w:rPr>
            </w:pPr>
            <w:r w:rsidRPr="003605A2">
              <w:rPr>
                <w:rFonts w:ascii="Times New Roman" w:hAnsi="Times New Roman" w:cs="Times New Roman"/>
                <w:iCs/>
                <w:color w:val="FF0000"/>
                <w:sz w:val="28"/>
                <w:szCs w:val="28"/>
                <w:highlight w:val="yellow"/>
              </w:rPr>
              <w:t>Demographic data and it’s use in a succession planning process - the role of data analytics.</w:t>
            </w:r>
          </w:p>
        </w:tc>
      </w:tr>
      <w:tr w:rsidR="00FA2E08" w:rsidRPr="00345C40" w14:paraId="3500713B"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0FF31858" w14:textId="38020E76" w:rsidR="00FA2E08" w:rsidRPr="00FC5E3A" w:rsidRDefault="00B901F4" w:rsidP="00692D1D">
            <w:pPr>
              <w:ind w:left="4"/>
              <w:jc w:val="right"/>
              <w:rPr>
                <w:rFonts w:ascii="Times New Roman" w:hAnsi="Times New Roman" w:cs="Times New Roman"/>
                <w:b/>
                <w:bCs/>
                <w:color w:val="auto"/>
                <w:sz w:val="28"/>
                <w:szCs w:val="28"/>
              </w:rPr>
            </w:pPr>
            <w:r>
              <w:rPr>
                <w:rFonts w:ascii="Times New Roman" w:eastAsia="Times New Roman" w:hAnsi="Times New Roman" w:cs="Times New Roman"/>
                <w:b/>
                <w:bCs/>
                <w:color w:val="auto"/>
                <w:sz w:val="28"/>
                <w:szCs w:val="28"/>
              </w:rPr>
              <w:t>Supervisor Name</w:t>
            </w:r>
            <w:r w:rsidR="00FA2E08" w:rsidRPr="00FC5E3A">
              <w:rPr>
                <w:rFonts w:ascii="Times New Roman" w:eastAsia="Times New Roman" w:hAnsi="Times New Roman" w:cs="Times New Roman"/>
                <w:b/>
                <w:bCs/>
                <w:color w:val="auto"/>
                <w:sz w:val="28"/>
                <w:szCs w:val="28"/>
              </w:rPr>
              <w:t xml:space="preserve">: </w:t>
            </w:r>
          </w:p>
        </w:tc>
        <w:tc>
          <w:tcPr>
            <w:tcW w:w="5244" w:type="dxa"/>
            <w:tcBorders>
              <w:top w:val="single" w:sz="4" w:space="0" w:color="000000"/>
              <w:left w:val="single" w:sz="4" w:space="0" w:color="000000"/>
              <w:bottom w:val="single" w:sz="4" w:space="0" w:color="000000"/>
              <w:right w:val="single" w:sz="4" w:space="0" w:color="000000"/>
            </w:tcBorders>
            <w:vAlign w:val="center"/>
          </w:tcPr>
          <w:p w14:paraId="7BF9B0CC" w14:textId="13F5BBFF" w:rsidR="00FA2E08" w:rsidRPr="00B901F4" w:rsidRDefault="00B901F4" w:rsidP="00692D1D">
            <w:pPr>
              <w:rPr>
                <w:rFonts w:ascii="Times New Roman" w:hAnsi="Times New Roman" w:cs="Times New Roman"/>
                <w:iCs/>
                <w:color w:val="auto"/>
                <w:sz w:val="28"/>
                <w:szCs w:val="28"/>
              </w:rPr>
            </w:pPr>
            <w:r w:rsidRPr="00B901F4">
              <w:rPr>
                <w:rFonts w:ascii="Times New Roman" w:hAnsi="Times New Roman" w:cs="Times New Roman"/>
                <w:iCs/>
                <w:color w:val="auto"/>
                <w:sz w:val="28"/>
                <w:szCs w:val="28"/>
              </w:rPr>
              <w:t>Marina Soledad Iantorno</w:t>
            </w:r>
          </w:p>
        </w:tc>
      </w:tr>
      <w:tr w:rsidR="00FA2E08" w:rsidRPr="00345C40" w14:paraId="6B3D42F8"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6D04A64B"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Student Full Name: </w:t>
            </w:r>
          </w:p>
        </w:tc>
        <w:tc>
          <w:tcPr>
            <w:tcW w:w="5244" w:type="dxa"/>
            <w:tcBorders>
              <w:top w:val="single" w:sz="4" w:space="0" w:color="000000"/>
              <w:left w:val="single" w:sz="4" w:space="0" w:color="000000"/>
              <w:bottom w:val="single" w:sz="4" w:space="0" w:color="000000"/>
              <w:right w:val="single" w:sz="4" w:space="0" w:color="000000"/>
            </w:tcBorders>
            <w:vAlign w:val="center"/>
          </w:tcPr>
          <w:p w14:paraId="666C7E7C" w14:textId="77777777" w:rsidR="00FA2E08" w:rsidRPr="00B901F4" w:rsidRDefault="00FA2E08" w:rsidP="00692D1D">
            <w:pPr>
              <w:rPr>
                <w:rFonts w:ascii="Times New Roman" w:hAnsi="Times New Roman" w:cs="Times New Roman"/>
                <w:iCs/>
                <w:color w:val="auto"/>
                <w:sz w:val="28"/>
                <w:szCs w:val="28"/>
              </w:rPr>
            </w:pPr>
            <w:r w:rsidRPr="00B901F4">
              <w:rPr>
                <w:rFonts w:ascii="Times New Roman" w:hAnsi="Times New Roman" w:cs="Times New Roman"/>
                <w:iCs/>
                <w:color w:val="auto"/>
                <w:sz w:val="28"/>
                <w:szCs w:val="28"/>
              </w:rPr>
              <w:t>Sinéad Duffy</w:t>
            </w:r>
          </w:p>
        </w:tc>
      </w:tr>
      <w:tr w:rsidR="00FA2E08" w:rsidRPr="00345C40" w14:paraId="66DA41E5"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283F21D3"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Student Number: </w:t>
            </w:r>
          </w:p>
        </w:tc>
        <w:tc>
          <w:tcPr>
            <w:tcW w:w="5244" w:type="dxa"/>
            <w:tcBorders>
              <w:top w:val="single" w:sz="4" w:space="0" w:color="000000"/>
              <w:left w:val="single" w:sz="4" w:space="0" w:color="000000"/>
              <w:bottom w:val="single" w:sz="4" w:space="0" w:color="000000"/>
              <w:right w:val="single" w:sz="4" w:space="0" w:color="000000"/>
            </w:tcBorders>
            <w:vAlign w:val="center"/>
          </w:tcPr>
          <w:p w14:paraId="19016DB4" w14:textId="77777777" w:rsidR="00FA2E08" w:rsidRPr="00B901F4" w:rsidRDefault="00FA2E08" w:rsidP="00692D1D">
            <w:pPr>
              <w:rPr>
                <w:rFonts w:ascii="Times New Roman" w:hAnsi="Times New Roman" w:cs="Times New Roman"/>
                <w:iCs/>
                <w:color w:val="auto"/>
                <w:sz w:val="28"/>
                <w:szCs w:val="28"/>
              </w:rPr>
            </w:pPr>
            <w:r w:rsidRPr="00B901F4">
              <w:rPr>
                <w:rFonts w:ascii="Times New Roman" w:hAnsi="Times New Roman" w:cs="Times New Roman"/>
                <w:iCs/>
                <w:color w:val="auto"/>
                <w:sz w:val="28"/>
                <w:szCs w:val="28"/>
              </w:rPr>
              <w:t>SBA22229</w:t>
            </w:r>
          </w:p>
        </w:tc>
      </w:tr>
      <w:tr w:rsidR="00FA2E08" w:rsidRPr="00345C40" w14:paraId="2E336E31"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5E1ECE2C"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Assessment Due Date: </w:t>
            </w:r>
          </w:p>
        </w:tc>
        <w:tc>
          <w:tcPr>
            <w:tcW w:w="5244" w:type="dxa"/>
            <w:tcBorders>
              <w:top w:val="single" w:sz="4" w:space="0" w:color="000000"/>
              <w:left w:val="single" w:sz="4" w:space="0" w:color="000000"/>
              <w:bottom w:val="single" w:sz="4" w:space="0" w:color="000000"/>
              <w:right w:val="single" w:sz="4" w:space="0" w:color="000000"/>
            </w:tcBorders>
            <w:vAlign w:val="center"/>
          </w:tcPr>
          <w:p w14:paraId="5ED861F9" w14:textId="7E167EC3" w:rsidR="00FA2E08" w:rsidRPr="00FC5E3A" w:rsidRDefault="00DF1F25" w:rsidP="00692D1D">
            <w:pPr>
              <w:rPr>
                <w:rFonts w:ascii="Times New Roman" w:hAnsi="Times New Roman" w:cs="Times New Roman"/>
                <w:iCs/>
                <w:color w:val="auto"/>
                <w:sz w:val="28"/>
                <w:szCs w:val="28"/>
              </w:rPr>
            </w:pPr>
            <w:r>
              <w:rPr>
                <w:rFonts w:ascii="Times New Roman" w:hAnsi="Times New Roman" w:cs="Times New Roman"/>
                <w:iCs/>
                <w:color w:val="auto"/>
                <w:sz w:val="28"/>
                <w:szCs w:val="28"/>
              </w:rPr>
              <w:t>Friday, 22 September 2023</w:t>
            </w:r>
          </w:p>
        </w:tc>
      </w:tr>
      <w:tr w:rsidR="00FA2E08" w:rsidRPr="00345C40" w14:paraId="48F272BD"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06171463" w14:textId="77777777" w:rsidR="00FA2E08" w:rsidRPr="00FC5E3A" w:rsidRDefault="00FA2E08" w:rsidP="00692D1D">
            <w:pPr>
              <w:ind w:left="4"/>
              <w:jc w:val="right"/>
              <w:rPr>
                <w:rFonts w:ascii="Times New Roman" w:eastAsia="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Date of Submission: </w:t>
            </w:r>
          </w:p>
        </w:tc>
        <w:tc>
          <w:tcPr>
            <w:tcW w:w="5244" w:type="dxa"/>
            <w:tcBorders>
              <w:top w:val="single" w:sz="4" w:space="0" w:color="000000"/>
              <w:left w:val="single" w:sz="4" w:space="0" w:color="000000"/>
              <w:bottom w:val="single" w:sz="4" w:space="0" w:color="000000"/>
              <w:right w:val="single" w:sz="4" w:space="0" w:color="000000"/>
            </w:tcBorders>
            <w:vAlign w:val="center"/>
          </w:tcPr>
          <w:p w14:paraId="3E75D17D" w14:textId="77777777" w:rsidR="00FA2E08" w:rsidRPr="00B901F4" w:rsidRDefault="00FA2E08" w:rsidP="00692D1D">
            <w:pPr>
              <w:rPr>
                <w:rFonts w:ascii="Times New Roman" w:hAnsi="Times New Roman" w:cs="Times New Roman"/>
                <w:iCs/>
                <w:color w:val="auto"/>
                <w:sz w:val="28"/>
                <w:szCs w:val="28"/>
              </w:rPr>
            </w:pPr>
            <w:r w:rsidRPr="003605A2">
              <w:rPr>
                <w:rFonts w:ascii="Times New Roman" w:hAnsi="Times New Roman" w:cs="Times New Roman"/>
                <w:iCs/>
                <w:color w:val="FF0000"/>
                <w:sz w:val="28"/>
                <w:szCs w:val="28"/>
                <w:highlight w:val="yellow"/>
              </w:rPr>
              <w:t>TBC</w:t>
            </w:r>
          </w:p>
        </w:tc>
      </w:tr>
    </w:tbl>
    <w:p w14:paraId="18289DB2" w14:textId="77777777" w:rsidR="00FA2E08" w:rsidRPr="00345C40" w:rsidRDefault="00FA2E08" w:rsidP="00FA2E08">
      <w:pPr>
        <w:spacing w:after="146"/>
        <w:rPr>
          <w:rFonts w:ascii="Times New Roman" w:hAnsi="Times New Roman" w:cs="Times New Roman"/>
          <w:color w:val="auto"/>
        </w:rPr>
      </w:pPr>
      <w:r w:rsidRPr="00345C40">
        <w:rPr>
          <w:rFonts w:ascii="Times New Roman" w:eastAsia="Times New Roman" w:hAnsi="Times New Roman" w:cs="Times New Roman"/>
          <w:color w:val="auto"/>
          <w:sz w:val="21"/>
          <w:szCs w:val="21"/>
        </w:rPr>
        <w:t xml:space="preserve"> </w:t>
      </w:r>
    </w:p>
    <w:p w14:paraId="693671C1"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sz w:val="19"/>
          <w:szCs w:val="19"/>
        </w:rPr>
        <w:t xml:space="preserve"> </w:t>
      </w:r>
      <w:r w:rsidRPr="00345C40">
        <w:rPr>
          <w:rFonts w:ascii="Times New Roman" w:hAnsi="Times New Roman" w:cs="Times New Roman"/>
          <w:noProof/>
          <w:color w:val="auto"/>
        </w:rPr>
        <mc:AlternateContent>
          <mc:Choice Requires="wpg">
            <w:drawing>
              <wp:inline distT="0" distB="0" distL="0" distR="0" wp14:anchorId="4B7EE8B5" wp14:editId="5EB23621">
                <wp:extent cx="5788152" cy="16763"/>
                <wp:effectExtent l="0" t="0" r="0" b="0"/>
                <wp:docPr id="6547" name="Group 6547"/>
                <wp:cNvGraphicFramePr/>
                <a:graphic xmlns:a="http://schemas.openxmlformats.org/drawingml/2006/main">
                  <a:graphicData uri="http://schemas.microsoft.com/office/word/2010/wordprocessingGroup">
                    <wpg:wgp>
                      <wpg:cNvGrpSpPr/>
                      <wpg:grpSpPr>
                        <a:xfrm>
                          <a:off x="0" y="0"/>
                          <a:ext cx="5788152" cy="16763"/>
                          <a:chOff x="2451900" y="3771600"/>
                          <a:chExt cx="5788200" cy="16800"/>
                        </a:xfrm>
                      </wpg:grpSpPr>
                      <wpg:grpSp>
                        <wpg:cNvPr id="4" name="Group 4"/>
                        <wpg:cNvGrpSpPr/>
                        <wpg:grpSpPr>
                          <a:xfrm>
                            <a:off x="2451924" y="3771619"/>
                            <a:ext cx="5788152" cy="16763"/>
                            <a:chOff x="0" y="0"/>
                            <a:chExt cx="5788152" cy="16763"/>
                          </a:xfrm>
                        </wpg:grpSpPr>
                        <wps:wsp>
                          <wps:cNvPr id="5" name="Rectangle 5"/>
                          <wps:cNvSpPr/>
                          <wps:spPr>
                            <a:xfrm>
                              <a:off x="0" y="0"/>
                              <a:ext cx="5788150" cy="16750"/>
                            </a:xfrm>
                            <a:prstGeom prst="rect">
                              <a:avLst/>
                            </a:prstGeom>
                            <a:noFill/>
                            <a:ln>
                              <a:noFill/>
                            </a:ln>
                          </wps:spPr>
                          <wps:txbx>
                            <w:txbxContent>
                              <w:p w14:paraId="0F8D8A55"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6" name="Freeform: Shape 6"/>
                          <wps:cNvSpPr/>
                          <wps:spPr>
                            <a:xfrm>
                              <a:off x="0" y="0"/>
                              <a:ext cx="5788152" cy="16763"/>
                            </a:xfrm>
                            <a:custGeom>
                              <a:avLst/>
                              <a:gdLst/>
                              <a:ahLst/>
                              <a:cxnLst/>
                              <a:rect l="l" t="t" r="r" b="b"/>
                              <a:pathLst>
                                <a:path w="5788152" h="16763" extrusionOk="0">
                                  <a:moveTo>
                                    <a:pt x="0" y="0"/>
                                  </a:moveTo>
                                  <a:lnTo>
                                    <a:pt x="5788152" y="0"/>
                                  </a:lnTo>
                                  <a:lnTo>
                                    <a:pt x="5788152" y="16763"/>
                                  </a:lnTo>
                                  <a:lnTo>
                                    <a:pt x="0" y="16763"/>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B7EE8B5" id="Group 6547" o:spid="_x0000_s1030"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">
                <v:group id="Group 4" o:spid="_x0000_s1031"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5" o:spid="_x0000_s1032"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" filled="f" stroked="f">
                    <v:textbox inset="2.53958mm,2.53958mm,2.53958mm,2.53958mm">
                      <w:txbxContent>
                        <w:p w14:paraId="0F8D8A55" w14:textId="77777777" w:rsidR="00FA2E08" w:rsidRDefault="00FA2E08" w:rsidP="00FA2E08">
                          <w:pPr>
                            <w:spacing w:after="0" w:line="240" w:lineRule="auto"/>
                            <w:textDirection w:val="btLr"/>
                          </w:pPr>
                        </w:p>
                      </w:txbxContent>
                    </v:textbox>
                  </v:rect>
                  <v:shape id="Freeform: Shape 6" o:spid="_x0000_s1033" style="position:absolute;width:57881;height:167;visibility:visible;mso-wrap-style:square;v-text-anchor:middle" coordsize="5788152,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" path="m,l5788152,r,16763l,16763,,e" fillcolor="black" stroked="f">
                    <v:path arrowok="t" o:extrusionok="f"/>
                  </v:shape>
                </v:group>
                <w10:anchorlock/>
              </v:group>
            </w:pict>
          </mc:Fallback>
        </mc:AlternateContent>
      </w:r>
    </w:p>
    <w:p w14:paraId="68B6ECE0"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rPr>
        <w:t xml:space="preserve"> </w:t>
      </w:r>
    </w:p>
    <w:p w14:paraId="4CAA3F91" w14:textId="77777777" w:rsidR="00FA2E08" w:rsidRPr="00345C40" w:rsidRDefault="00FA2E08" w:rsidP="00FA2E08">
      <w:pPr>
        <w:spacing w:after="9"/>
        <w:rPr>
          <w:rFonts w:ascii="Times New Roman" w:hAnsi="Times New Roman" w:cs="Times New Roman"/>
          <w:color w:val="auto"/>
        </w:rPr>
      </w:pPr>
      <w:r w:rsidRPr="00345C40">
        <w:rPr>
          <w:rFonts w:ascii="Times New Roman" w:eastAsia="Times New Roman" w:hAnsi="Times New Roman" w:cs="Times New Roman"/>
          <w:color w:val="auto"/>
        </w:rPr>
        <w:t xml:space="preserve">Declaration  </w:t>
      </w:r>
    </w:p>
    <w:p w14:paraId="3A55709F" w14:textId="77777777" w:rsidR="00FA2E08" w:rsidRPr="00345C40" w:rsidRDefault="00FA2E08" w:rsidP="00FA2E08">
      <w:pPr>
        <w:spacing w:after="21"/>
        <w:rPr>
          <w:rFonts w:ascii="Times New Roman" w:hAnsi="Times New Roman" w:cs="Times New Roman"/>
          <w:color w:val="auto"/>
        </w:rPr>
      </w:pPr>
      <w:r w:rsidRPr="00345C40">
        <w:rPr>
          <w:rFonts w:ascii="Times New Roman" w:eastAsia="Times New Roman" w:hAnsi="Times New Roman" w:cs="Times New Roman"/>
          <w:color w:val="auto"/>
        </w:rPr>
        <w:t xml:space="preserve"> </w:t>
      </w:r>
      <w:r w:rsidRPr="00345C40">
        <w:rPr>
          <w:rFonts w:ascii="Times New Roman" w:eastAsia="Times New Roman" w:hAnsi="Times New Roman" w:cs="Times New Roman"/>
          <w:color w:val="auto"/>
        </w:rPr>
        <w:tab/>
        <w:t xml:space="preserve"> </w:t>
      </w:r>
      <w:r w:rsidRPr="00345C40">
        <w:rPr>
          <w:rFonts w:ascii="Times New Roman" w:eastAsia="Times New Roman" w:hAnsi="Times New Roman" w:cs="Times New Roman"/>
          <w:color w:val="auto"/>
        </w:rPr>
        <w:tab/>
        <w:t xml:space="preserve"> </w:t>
      </w:r>
      <w:r w:rsidRPr="00345C40">
        <w:rPr>
          <w:rFonts w:ascii="Times New Roman" w:eastAsia="Times New Roman" w:hAnsi="Times New Roman" w:cs="Times New Roman"/>
          <w:color w:val="auto"/>
        </w:rPr>
        <w:tab/>
        <w:t xml:space="preserve"> </w:t>
      </w:r>
    </w:p>
    <w:p w14:paraId="7ACE6085" w14:textId="77777777" w:rsidR="00FA2E08" w:rsidRPr="00345C40" w:rsidRDefault="00FA2E08" w:rsidP="00FA2E08">
      <w:pPr>
        <w:pBdr>
          <w:top w:val="single" w:sz="4" w:space="0" w:color="000000"/>
          <w:left w:val="single" w:sz="4" w:space="0" w:color="000000"/>
          <w:bottom w:val="single" w:sz="4" w:space="0" w:color="000000"/>
          <w:right w:val="single" w:sz="4" w:space="0" w:color="000000"/>
        </w:pBdr>
        <w:spacing w:after="0" w:line="252" w:lineRule="auto"/>
        <w:ind w:left="108" w:right="287"/>
        <w:rPr>
          <w:rFonts w:ascii="Times New Roman" w:hAnsi="Times New Roman" w:cs="Times New Roman"/>
          <w:color w:val="auto"/>
        </w:rPr>
      </w:pPr>
      <w:r w:rsidRPr="00345C40">
        <w:rPr>
          <w:rFonts w:ascii="Times New Roman" w:eastAsia="Times New Roman" w:hAnsi="Times New Roman" w:cs="Times New Roman"/>
          <w:color w:val="auto"/>
        </w:rPr>
        <w:t xml:space="preserve">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 </w:t>
      </w:r>
    </w:p>
    <w:p w14:paraId="5A59C992" w14:textId="77777777" w:rsidR="00FA2E08" w:rsidRPr="00345C40" w:rsidRDefault="00FA2E08" w:rsidP="00FA2E08">
      <w:pPr>
        <w:pBdr>
          <w:top w:val="single" w:sz="4" w:space="0" w:color="000000"/>
          <w:left w:val="single" w:sz="4" w:space="0" w:color="000000"/>
          <w:bottom w:val="single" w:sz="4" w:space="0" w:color="000000"/>
          <w:right w:val="single" w:sz="4" w:space="0" w:color="000000"/>
        </w:pBdr>
        <w:spacing w:after="4"/>
        <w:ind w:left="108" w:right="287"/>
        <w:rPr>
          <w:rFonts w:ascii="Times New Roman" w:hAnsi="Times New Roman" w:cs="Times New Roman"/>
          <w:color w:val="auto"/>
        </w:rPr>
      </w:pPr>
      <w:r w:rsidRPr="00345C40">
        <w:rPr>
          <w:rFonts w:ascii="Times New Roman" w:eastAsia="Times New Roman" w:hAnsi="Times New Roman" w:cs="Times New Roman"/>
          <w:color w:val="auto"/>
          <w:sz w:val="19"/>
          <w:szCs w:val="19"/>
        </w:rPr>
        <w:t xml:space="preserve"> </w:t>
      </w:r>
    </w:p>
    <w:p w14:paraId="50C29FF9" w14:textId="77777777" w:rsidR="00A708F5" w:rsidRDefault="00A708F5">
      <w:pPr>
        <w:rPr>
          <w:rStyle w:val="Strong"/>
          <w:rFonts w:ascii="Times New Roman" w:hAnsi="Times New Roman" w:cs="Times New Roman"/>
        </w:rPr>
      </w:pPr>
      <w:r>
        <w:rPr>
          <w:rStyle w:val="Strong"/>
          <w:rFonts w:ascii="Times New Roman" w:hAnsi="Times New Roman" w:cs="Times New Roman"/>
        </w:rPr>
        <w:br w:type="page"/>
      </w:r>
    </w:p>
    <w:p w14:paraId="295C7B1D" w14:textId="77777777" w:rsidR="00D204AE" w:rsidRPr="00A708F5" w:rsidRDefault="00D204AE">
      <w:pPr>
        <w:rPr>
          <w:rFonts w:ascii="Times New Roman" w:hAnsi="Times New Roman" w:cs="Times New Roman"/>
          <w:color w:val="auto"/>
        </w:rPr>
      </w:pPr>
    </w:p>
    <w:p w14:paraId="7ED0E3FB" w14:textId="0B30EF72" w:rsidR="00D204AE" w:rsidRPr="000B1255" w:rsidRDefault="00D204AE">
      <w:pPr>
        <w:rPr>
          <w:rStyle w:val="Strong"/>
          <w:rFonts w:ascii="Times New Roman" w:hAnsi="Times New Roman" w:cs="Times New Roman"/>
          <w:sz w:val="28"/>
          <w:szCs w:val="28"/>
        </w:rPr>
      </w:pPr>
      <w:r w:rsidRPr="000B1255">
        <w:rPr>
          <w:rStyle w:val="Strong"/>
          <w:rFonts w:ascii="Times New Roman" w:hAnsi="Times New Roman" w:cs="Times New Roman"/>
          <w:sz w:val="28"/>
          <w:szCs w:val="28"/>
        </w:rPr>
        <w:t>Acknowledgement and Dedication</w:t>
      </w:r>
    </w:p>
    <w:p w14:paraId="1C9D7F59" w14:textId="77777777" w:rsidR="00D204AE" w:rsidRPr="00A708F5" w:rsidRDefault="00D204AE">
      <w:pPr>
        <w:rPr>
          <w:rFonts w:ascii="Times New Roman" w:hAnsi="Times New Roman" w:cs="Times New Roman"/>
          <w:color w:val="auto"/>
        </w:rPr>
      </w:pPr>
    </w:p>
    <w:p w14:paraId="76146C07" w14:textId="43B3E82F" w:rsidR="002A54CB" w:rsidRDefault="002A54CB" w:rsidP="00D420CB">
      <w:pPr>
        <w:pStyle w:val="Heading1"/>
        <w:jc w:val="left"/>
      </w:pPr>
      <w:r w:rsidRPr="00EC6598">
        <w:t xml:space="preserve">Table of </w:t>
      </w:r>
      <w:r w:rsidR="00D420CB">
        <w:t>C</w:t>
      </w:r>
      <w:r w:rsidRPr="00EC6598">
        <w:t>ontents</w:t>
      </w:r>
    </w:p>
    <w:p w14:paraId="159FD555" w14:textId="77777777" w:rsidR="00900B60" w:rsidRPr="00900B60" w:rsidRDefault="00900B60" w:rsidP="00900B60"/>
    <w:p w14:paraId="20AE969C" w14:textId="229A30BA" w:rsidR="00900B60" w:rsidRDefault="002A54CB" w:rsidP="00D420CB">
      <w:pPr>
        <w:pStyle w:val="Heading1"/>
        <w:jc w:val="left"/>
      </w:pPr>
      <w:r w:rsidRPr="00EC6598">
        <w:t>Table of Figures</w:t>
      </w:r>
    </w:p>
    <w:p w14:paraId="51AFF76A" w14:textId="77777777" w:rsidR="00900B60" w:rsidRPr="00900B60" w:rsidRDefault="00900B60" w:rsidP="00900B60"/>
    <w:p w14:paraId="63B96E95" w14:textId="2FC7D7CD" w:rsidR="002A54CB" w:rsidRDefault="002A54CB" w:rsidP="00D420CB">
      <w:pPr>
        <w:pStyle w:val="Heading1"/>
        <w:jc w:val="left"/>
      </w:pPr>
      <w:r w:rsidRPr="00EC6598">
        <w:t>Table of Tables</w:t>
      </w:r>
    </w:p>
    <w:p w14:paraId="10326945" w14:textId="77777777" w:rsidR="00900B60" w:rsidRPr="00900B60" w:rsidRDefault="00900B60" w:rsidP="00900B60"/>
    <w:p w14:paraId="5BD42EFB" w14:textId="77777777" w:rsidR="002A54CB" w:rsidRDefault="002A54CB" w:rsidP="00D420CB">
      <w:pPr>
        <w:pStyle w:val="Heading1"/>
        <w:jc w:val="left"/>
      </w:pPr>
      <w:r w:rsidRPr="00EC6598">
        <w:t>Abstract</w:t>
      </w:r>
    </w:p>
    <w:p w14:paraId="279970B1" w14:textId="77777777" w:rsidR="00900B60" w:rsidRPr="00900B60" w:rsidRDefault="00900B60" w:rsidP="00900B60"/>
    <w:p w14:paraId="30C1F6C2" w14:textId="77777777" w:rsidR="00D06EE1" w:rsidRDefault="00D06EE1">
      <w:pPr>
        <w:rPr>
          <w:rFonts w:ascii="Times New Roman" w:hAnsi="Times New Roman" w:cs="Times New Roman"/>
          <w:color w:val="auto"/>
          <w:sz w:val="28"/>
          <w:szCs w:val="28"/>
        </w:rPr>
      </w:pPr>
    </w:p>
    <w:p w14:paraId="36AE5DD3" w14:textId="77777777" w:rsidR="00D06EE1" w:rsidRDefault="00D06EE1">
      <w:pPr>
        <w:rPr>
          <w:rFonts w:ascii="Times New Roman" w:hAnsi="Times New Roman" w:cs="Times New Roman"/>
          <w:color w:val="auto"/>
          <w:sz w:val="28"/>
          <w:szCs w:val="28"/>
        </w:rPr>
      </w:pPr>
    </w:p>
    <w:p w14:paraId="60D4EF88"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1: Introduction</w:t>
      </w:r>
    </w:p>
    <w:p w14:paraId="63F62506"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2: Research Design</w:t>
      </w:r>
    </w:p>
    <w:p w14:paraId="74F7313E"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Primary Data</w:t>
      </w:r>
    </w:p>
    <w:p w14:paraId="4A28FE1A"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Problem Identification and Clarification</w:t>
      </w:r>
    </w:p>
    <w:p w14:paraId="21A8F88C"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Research Objectives</w:t>
      </w:r>
    </w:p>
    <w:p w14:paraId="6A53E92D"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Validity Type</w:t>
      </w:r>
    </w:p>
    <w:p w14:paraId="302546C7"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Ethical Considerations</w:t>
      </w:r>
    </w:p>
    <w:p w14:paraId="21191B8F"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3: Literature Review</w:t>
      </w:r>
    </w:p>
    <w:p w14:paraId="5B42F991"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4: Methodology</w:t>
      </w:r>
    </w:p>
    <w:p w14:paraId="336D077E"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5: Implementation</w:t>
      </w:r>
    </w:p>
    <w:p w14:paraId="78C5421D"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6: Results</w:t>
      </w:r>
    </w:p>
    <w:p w14:paraId="42864E77"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7: Discussion</w:t>
      </w:r>
    </w:p>
    <w:p w14:paraId="4F83AA6E"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8: Conclusion</w:t>
      </w:r>
    </w:p>
    <w:p w14:paraId="150574AC" w14:textId="688B9FF0" w:rsidR="001B440E" w:rsidRDefault="001B440E" w:rsidP="00D06EE1">
      <w:pPr>
        <w:rPr>
          <w:rFonts w:ascii="Times New Roman" w:hAnsi="Times New Roman" w:cs="Times New Roman"/>
          <w:color w:val="auto"/>
          <w:sz w:val="28"/>
          <w:szCs w:val="28"/>
        </w:rPr>
      </w:pPr>
      <w:r>
        <w:rPr>
          <w:rFonts w:ascii="Times New Roman" w:hAnsi="Times New Roman" w:cs="Times New Roman"/>
          <w:color w:val="auto"/>
          <w:sz w:val="28"/>
          <w:szCs w:val="28"/>
        </w:rPr>
        <w:br w:type="page"/>
      </w:r>
    </w:p>
    <w:p w14:paraId="761B3FC0" w14:textId="468FC856" w:rsidR="002A54CB" w:rsidRPr="003605A2" w:rsidRDefault="002A54CB" w:rsidP="004964FA">
      <w:pPr>
        <w:pStyle w:val="Heading1"/>
        <w:numPr>
          <w:ilvl w:val="0"/>
          <w:numId w:val="35"/>
        </w:numPr>
        <w:jc w:val="both"/>
      </w:pPr>
      <w:r w:rsidRPr="001B440E">
        <w:lastRenderedPageBreak/>
        <w:t>Chapter 1: Introduction</w:t>
      </w:r>
    </w:p>
    <w:p w14:paraId="4D395028" w14:textId="77777777" w:rsidR="00D420CB" w:rsidRPr="003605A2" w:rsidRDefault="00D420CB" w:rsidP="004964FA">
      <w:pPr>
        <w:jc w:val="both"/>
        <w:rPr>
          <w:rFonts w:ascii="Times New Roman" w:hAnsi="Times New Roman" w:cs="Times New Roman"/>
        </w:rPr>
      </w:pPr>
    </w:p>
    <w:p w14:paraId="0E69B086" w14:textId="77777777" w:rsidR="002A54CB" w:rsidRPr="003605A2" w:rsidRDefault="002A54CB" w:rsidP="004964FA">
      <w:pPr>
        <w:pStyle w:val="Heading1"/>
        <w:numPr>
          <w:ilvl w:val="0"/>
          <w:numId w:val="35"/>
        </w:numPr>
        <w:jc w:val="both"/>
      </w:pPr>
      <w:r w:rsidRPr="003605A2">
        <w:t>Chapter 2: Research Design</w:t>
      </w:r>
    </w:p>
    <w:p w14:paraId="5E839CA6" w14:textId="77777777" w:rsidR="00D420CB" w:rsidRPr="003605A2" w:rsidRDefault="00D420CB" w:rsidP="004964FA">
      <w:pPr>
        <w:ind w:left="360"/>
        <w:jc w:val="both"/>
        <w:rPr>
          <w:rFonts w:ascii="Times New Roman" w:hAnsi="Times New Roman" w:cs="Times New Roman"/>
        </w:rPr>
      </w:pPr>
    </w:p>
    <w:p w14:paraId="07A5BD41"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Primary Data</w:t>
      </w:r>
    </w:p>
    <w:p w14:paraId="40608A20" w14:textId="77777777" w:rsidR="00347F05" w:rsidRPr="006457F3" w:rsidRDefault="00347F05" w:rsidP="00347F05">
      <w:pPr>
        <w:ind w:left="426"/>
        <w:jc w:val="both"/>
        <w:rPr>
          <w:rFonts w:ascii="Times New Roman" w:hAnsi="Times New Roman" w:cs="Times New Roman"/>
          <w:b/>
          <w:bCs/>
          <w:sz w:val="24"/>
          <w:szCs w:val="24"/>
        </w:rPr>
      </w:pPr>
      <w:r w:rsidRPr="006457F3">
        <w:rPr>
          <w:rFonts w:ascii="Times New Roman" w:hAnsi="Times New Roman" w:cs="Times New Roman"/>
          <w:b/>
          <w:bCs/>
          <w:sz w:val="24"/>
          <w:szCs w:val="24"/>
        </w:rPr>
        <w:t>Primary Research Data Collection</w:t>
      </w:r>
    </w:p>
    <w:p w14:paraId="529FCBE2" w14:textId="77777777" w:rsidR="00347F05" w:rsidRPr="004964FA" w:rsidRDefault="00347F05" w:rsidP="00347F05">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The author </w:t>
      </w:r>
      <w:r>
        <w:rPr>
          <w:rFonts w:ascii="Times New Roman" w:hAnsi="Times New Roman" w:cs="Times New Roman"/>
          <w:sz w:val="24"/>
          <w:szCs w:val="24"/>
        </w:rPr>
        <w:t xml:space="preserve">identified that </w:t>
      </w:r>
      <w:r w:rsidRPr="004964FA">
        <w:rPr>
          <w:rFonts w:ascii="Times New Roman" w:hAnsi="Times New Roman" w:cs="Times New Roman"/>
          <w:sz w:val="24"/>
          <w:szCs w:val="24"/>
        </w:rPr>
        <w:t>a quantitative approach to collecting primary research data</w:t>
      </w:r>
      <w:r>
        <w:rPr>
          <w:rFonts w:ascii="Times New Roman" w:hAnsi="Times New Roman" w:cs="Times New Roman"/>
          <w:sz w:val="24"/>
          <w:szCs w:val="24"/>
        </w:rPr>
        <w:t xml:space="preserve"> would be the most appropriate method of gaining first person information from people well versed in the succession planning process.  Such data collection would be completed u</w:t>
      </w:r>
      <w:r w:rsidRPr="004964FA">
        <w:rPr>
          <w:rFonts w:ascii="Times New Roman" w:hAnsi="Times New Roman" w:cs="Times New Roman"/>
          <w:sz w:val="24"/>
          <w:szCs w:val="24"/>
        </w:rPr>
        <w:t xml:space="preserve">sing in person interviews.  Interviews </w:t>
      </w:r>
      <w:r>
        <w:rPr>
          <w:rFonts w:ascii="Times New Roman" w:hAnsi="Times New Roman" w:cs="Times New Roman"/>
          <w:sz w:val="24"/>
          <w:szCs w:val="24"/>
        </w:rPr>
        <w:t xml:space="preserve">were to be completed </w:t>
      </w:r>
      <w:r w:rsidRPr="004964FA">
        <w:rPr>
          <w:rFonts w:ascii="Times New Roman" w:hAnsi="Times New Roman" w:cs="Times New Roman"/>
          <w:sz w:val="24"/>
          <w:szCs w:val="24"/>
        </w:rPr>
        <w:t>online using the M</w:t>
      </w:r>
      <w:r>
        <w:rPr>
          <w:rFonts w:ascii="Times New Roman" w:hAnsi="Times New Roman" w:cs="Times New Roman"/>
          <w:sz w:val="24"/>
          <w:szCs w:val="24"/>
        </w:rPr>
        <w:t xml:space="preserve">icrosoft </w:t>
      </w:r>
      <w:r w:rsidRPr="004964FA">
        <w:rPr>
          <w:rFonts w:ascii="Times New Roman" w:hAnsi="Times New Roman" w:cs="Times New Roman"/>
          <w:sz w:val="24"/>
          <w:szCs w:val="24"/>
        </w:rPr>
        <w:t>Teams platform</w:t>
      </w:r>
      <w:r>
        <w:rPr>
          <w:rFonts w:ascii="Times New Roman" w:hAnsi="Times New Roman" w:cs="Times New Roman"/>
          <w:sz w:val="24"/>
          <w:szCs w:val="24"/>
        </w:rPr>
        <w:t xml:space="preserve"> which enabled transcription to be completed automatically</w:t>
      </w:r>
      <w:r w:rsidRPr="004964FA">
        <w:rPr>
          <w:rFonts w:ascii="Times New Roman" w:hAnsi="Times New Roman" w:cs="Times New Roman"/>
          <w:sz w:val="24"/>
          <w:szCs w:val="24"/>
        </w:rPr>
        <w:t xml:space="preserve">.  </w:t>
      </w:r>
      <w:r>
        <w:rPr>
          <w:rFonts w:ascii="Times New Roman" w:hAnsi="Times New Roman" w:cs="Times New Roman"/>
          <w:sz w:val="24"/>
          <w:szCs w:val="24"/>
        </w:rPr>
        <w:t>Using this method of data collection allowed for in depth discussion on the area of succession planning. As well a</w:t>
      </w:r>
      <w:r w:rsidRPr="004964FA">
        <w:rPr>
          <w:rFonts w:ascii="Times New Roman" w:hAnsi="Times New Roman" w:cs="Times New Roman"/>
          <w:sz w:val="24"/>
          <w:szCs w:val="24"/>
        </w:rPr>
        <w:t xml:space="preserve">llowing a level of observation to be used by the Researcher </w:t>
      </w:r>
      <w:r>
        <w:rPr>
          <w:rFonts w:ascii="Times New Roman" w:hAnsi="Times New Roman" w:cs="Times New Roman"/>
          <w:sz w:val="24"/>
          <w:szCs w:val="24"/>
        </w:rPr>
        <w:t xml:space="preserve">to </w:t>
      </w:r>
      <w:r w:rsidRPr="004964FA">
        <w:rPr>
          <w:rFonts w:ascii="Times New Roman" w:hAnsi="Times New Roman" w:cs="Times New Roman"/>
          <w:sz w:val="24"/>
          <w:szCs w:val="24"/>
        </w:rPr>
        <w:t>gauge reactions to questions</w:t>
      </w:r>
      <w:r>
        <w:rPr>
          <w:rFonts w:ascii="Times New Roman" w:hAnsi="Times New Roman" w:cs="Times New Roman"/>
          <w:sz w:val="24"/>
          <w:szCs w:val="24"/>
        </w:rPr>
        <w:t xml:space="preserve"> posed</w:t>
      </w:r>
      <w:r w:rsidRPr="004964FA">
        <w:rPr>
          <w:rFonts w:ascii="Times New Roman" w:hAnsi="Times New Roman" w:cs="Times New Roman"/>
          <w:sz w:val="24"/>
          <w:szCs w:val="24"/>
        </w:rPr>
        <w:t xml:space="preserve">, as well as allow the flow of the interview to be altered </w:t>
      </w:r>
      <w:r>
        <w:rPr>
          <w:rFonts w:ascii="Times New Roman" w:hAnsi="Times New Roman" w:cs="Times New Roman"/>
          <w:sz w:val="24"/>
          <w:szCs w:val="24"/>
        </w:rPr>
        <w:t xml:space="preserve">depending on the interviewee’s reaction to the question </w:t>
      </w:r>
      <w:r w:rsidRPr="004964FA">
        <w:rPr>
          <w:rFonts w:ascii="Times New Roman" w:hAnsi="Times New Roman" w:cs="Times New Roman"/>
          <w:sz w:val="24"/>
          <w:szCs w:val="24"/>
        </w:rPr>
        <w:t>(Saunders et al, 2012).  To overcome any potential bias</w:t>
      </w:r>
      <w:r>
        <w:rPr>
          <w:rFonts w:ascii="Times New Roman" w:hAnsi="Times New Roman" w:cs="Times New Roman"/>
          <w:sz w:val="24"/>
          <w:szCs w:val="24"/>
        </w:rPr>
        <w:t xml:space="preserve"> that occurs on the interviewee’s behalf</w:t>
      </w:r>
      <w:r w:rsidRPr="004964FA">
        <w:rPr>
          <w:rFonts w:ascii="Times New Roman" w:hAnsi="Times New Roman" w:cs="Times New Roman"/>
          <w:sz w:val="24"/>
          <w:szCs w:val="24"/>
        </w:rPr>
        <w:t xml:space="preserve">, the author </w:t>
      </w:r>
      <w:r>
        <w:rPr>
          <w:rFonts w:ascii="Times New Roman" w:hAnsi="Times New Roman" w:cs="Times New Roman"/>
          <w:sz w:val="24"/>
          <w:szCs w:val="24"/>
        </w:rPr>
        <w:t xml:space="preserve">has sought </w:t>
      </w:r>
      <w:r w:rsidRPr="004964FA">
        <w:rPr>
          <w:rFonts w:ascii="Times New Roman" w:hAnsi="Times New Roman" w:cs="Times New Roman"/>
          <w:sz w:val="24"/>
          <w:szCs w:val="24"/>
        </w:rPr>
        <w:t>input from different individuals</w:t>
      </w:r>
      <w:r>
        <w:rPr>
          <w:rFonts w:ascii="Times New Roman" w:hAnsi="Times New Roman" w:cs="Times New Roman"/>
          <w:sz w:val="24"/>
          <w:szCs w:val="24"/>
        </w:rPr>
        <w:t xml:space="preserve"> who have taken part in the succession planning process.  The interviewees will all provide </w:t>
      </w:r>
      <w:r w:rsidRPr="004964FA">
        <w:rPr>
          <w:rFonts w:ascii="Times New Roman" w:hAnsi="Times New Roman" w:cs="Times New Roman"/>
          <w:sz w:val="24"/>
          <w:szCs w:val="24"/>
        </w:rPr>
        <w:t xml:space="preserve">a </w:t>
      </w:r>
      <w:r>
        <w:rPr>
          <w:rFonts w:ascii="Times New Roman" w:hAnsi="Times New Roman" w:cs="Times New Roman"/>
          <w:sz w:val="24"/>
          <w:szCs w:val="24"/>
        </w:rPr>
        <w:t xml:space="preserve">different </w:t>
      </w:r>
      <w:r w:rsidRPr="004964FA">
        <w:rPr>
          <w:rFonts w:ascii="Times New Roman" w:hAnsi="Times New Roman" w:cs="Times New Roman"/>
          <w:sz w:val="24"/>
          <w:szCs w:val="24"/>
        </w:rPr>
        <w:t>point of view</w:t>
      </w:r>
      <w:r>
        <w:rPr>
          <w:rFonts w:ascii="Times New Roman" w:hAnsi="Times New Roman" w:cs="Times New Roman"/>
          <w:sz w:val="24"/>
          <w:szCs w:val="24"/>
        </w:rPr>
        <w:t>.  One interviewee manages the succession planning process for the manufacturing division of the company, another manages the process for office-based employees located around the wider European Economic Area.  Yet another interviewee has experience in both areas of the business outlined previously and is well placed to share similarities and differences in the two processes.  Carrying out a diverse range of interviews allows t</w:t>
      </w:r>
      <w:r w:rsidRPr="004964FA">
        <w:rPr>
          <w:rFonts w:ascii="Times New Roman" w:hAnsi="Times New Roman" w:cs="Times New Roman"/>
          <w:sz w:val="24"/>
          <w:szCs w:val="24"/>
        </w:rPr>
        <w:t xml:space="preserve">he author to construct a holistic view </w:t>
      </w:r>
      <w:r>
        <w:rPr>
          <w:rFonts w:ascii="Times New Roman" w:hAnsi="Times New Roman" w:cs="Times New Roman"/>
          <w:sz w:val="24"/>
          <w:szCs w:val="24"/>
        </w:rPr>
        <w:t xml:space="preserve">of the succession planning process currently used.  </w:t>
      </w:r>
    </w:p>
    <w:p w14:paraId="575D8A45" w14:textId="77777777" w:rsidR="00347F05" w:rsidRPr="004964FA" w:rsidRDefault="00347F05" w:rsidP="00347F05">
      <w:pPr>
        <w:ind w:left="426"/>
        <w:jc w:val="both"/>
        <w:rPr>
          <w:rFonts w:ascii="Times New Roman" w:hAnsi="Times New Roman" w:cs="Times New Roman"/>
          <w:sz w:val="24"/>
          <w:szCs w:val="24"/>
        </w:rPr>
      </w:pPr>
    </w:p>
    <w:p w14:paraId="3A8E6BDB" w14:textId="77777777" w:rsidR="00347F05" w:rsidRPr="004964FA" w:rsidRDefault="00347F05" w:rsidP="00347F05">
      <w:pPr>
        <w:ind w:left="426"/>
        <w:jc w:val="both"/>
        <w:rPr>
          <w:rFonts w:ascii="Times New Roman" w:hAnsi="Times New Roman" w:cs="Times New Roman"/>
          <w:sz w:val="24"/>
          <w:szCs w:val="24"/>
        </w:rPr>
      </w:pPr>
      <w:r>
        <w:rPr>
          <w:rFonts w:ascii="Times New Roman" w:hAnsi="Times New Roman" w:cs="Times New Roman"/>
          <w:sz w:val="24"/>
          <w:szCs w:val="24"/>
        </w:rPr>
        <w:t xml:space="preserve">The author has opted to </w:t>
      </w:r>
      <w:r w:rsidRPr="004964FA">
        <w:rPr>
          <w:rFonts w:ascii="Times New Roman" w:hAnsi="Times New Roman" w:cs="Times New Roman"/>
          <w:sz w:val="24"/>
          <w:szCs w:val="24"/>
        </w:rPr>
        <w:t>using unstructured / in-depth interviews</w:t>
      </w:r>
      <w:r>
        <w:rPr>
          <w:rFonts w:ascii="Times New Roman" w:hAnsi="Times New Roman" w:cs="Times New Roman"/>
          <w:sz w:val="24"/>
          <w:szCs w:val="24"/>
        </w:rPr>
        <w:t xml:space="preserve"> which are </w:t>
      </w:r>
      <w:r w:rsidRPr="004964FA">
        <w:rPr>
          <w:rFonts w:ascii="Times New Roman" w:hAnsi="Times New Roman" w:cs="Times New Roman"/>
          <w:sz w:val="24"/>
          <w:szCs w:val="24"/>
        </w:rPr>
        <w:t>informal in nature</w:t>
      </w:r>
      <w:r>
        <w:rPr>
          <w:rFonts w:ascii="Times New Roman" w:hAnsi="Times New Roman" w:cs="Times New Roman"/>
          <w:sz w:val="24"/>
          <w:szCs w:val="24"/>
        </w:rPr>
        <w:t xml:space="preserve"> with </w:t>
      </w:r>
      <w:r w:rsidRPr="004964FA">
        <w:rPr>
          <w:rFonts w:ascii="Times New Roman" w:hAnsi="Times New Roman" w:cs="Times New Roman"/>
          <w:sz w:val="24"/>
          <w:szCs w:val="24"/>
        </w:rPr>
        <w:t>no prepared questions rather</w:t>
      </w:r>
      <w:r>
        <w:rPr>
          <w:rFonts w:ascii="Times New Roman" w:hAnsi="Times New Roman" w:cs="Times New Roman"/>
          <w:sz w:val="24"/>
          <w:szCs w:val="24"/>
        </w:rPr>
        <w:t xml:space="preserve"> there is</w:t>
      </w:r>
      <w:r w:rsidRPr="004964FA">
        <w:rPr>
          <w:rFonts w:ascii="Times New Roman" w:hAnsi="Times New Roman" w:cs="Times New Roman"/>
          <w:sz w:val="24"/>
          <w:szCs w:val="24"/>
        </w:rPr>
        <w:t xml:space="preserve"> a general area for discussion (Interview Techniques for UX Practitioners: A User-Centered Design Method, 2013), Saunders et al 2012).  This allows the </w:t>
      </w:r>
      <w:r>
        <w:rPr>
          <w:rFonts w:ascii="Times New Roman" w:hAnsi="Times New Roman" w:cs="Times New Roman"/>
          <w:sz w:val="24"/>
          <w:szCs w:val="24"/>
        </w:rPr>
        <w:t>author</w:t>
      </w:r>
      <w:r w:rsidRPr="004964FA">
        <w:rPr>
          <w:rFonts w:ascii="Times New Roman" w:hAnsi="Times New Roman" w:cs="Times New Roman"/>
          <w:sz w:val="24"/>
          <w:szCs w:val="24"/>
        </w:rPr>
        <w:t xml:space="preserve"> and </w:t>
      </w:r>
      <w:r>
        <w:rPr>
          <w:rFonts w:ascii="Times New Roman" w:hAnsi="Times New Roman" w:cs="Times New Roman"/>
          <w:sz w:val="24"/>
          <w:szCs w:val="24"/>
        </w:rPr>
        <w:t>interviewee</w:t>
      </w:r>
      <w:r w:rsidRPr="004964FA">
        <w:rPr>
          <w:rFonts w:ascii="Times New Roman" w:hAnsi="Times New Roman" w:cs="Times New Roman"/>
          <w:sz w:val="24"/>
          <w:szCs w:val="24"/>
        </w:rPr>
        <w:t xml:space="preserve"> to have a conversation</w:t>
      </w:r>
      <w:r>
        <w:rPr>
          <w:rFonts w:ascii="Times New Roman" w:hAnsi="Times New Roman" w:cs="Times New Roman"/>
          <w:sz w:val="24"/>
          <w:szCs w:val="24"/>
        </w:rPr>
        <w:t xml:space="preserve"> that </w:t>
      </w:r>
      <w:r w:rsidRPr="004964FA">
        <w:rPr>
          <w:rFonts w:ascii="Times New Roman" w:hAnsi="Times New Roman" w:cs="Times New Roman"/>
          <w:sz w:val="24"/>
          <w:szCs w:val="24"/>
        </w:rPr>
        <w:t>mov</w:t>
      </w:r>
      <w:r>
        <w:rPr>
          <w:rFonts w:ascii="Times New Roman" w:hAnsi="Times New Roman" w:cs="Times New Roman"/>
          <w:sz w:val="24"/>
          <w:szCs w:val="24"/>
        </w:rPr>
        <w:t xml:space="preserve">es </w:t>
      </w:r>
      <w:r w:rsidRPr="004964FA">
        <w:rPr>
          <w:rFonts w:ascii="Times New Roman" w:hAnsi="Times New Roman" w:cs="Times New Roman"/>
          <w:sz w:val="24"/>
          <w:szCs w:val="24"/>
        </w:rPr>
        <w:t>organically through topics giving an opportunity to probe</w:t>
      </w:r>
      <w:r>
        <w:rPr>
          <w:rFonts w:ascii="Times New Roman" w:hAnsi="Times New Roman" w:cs="Times New Roman"/>
          <w:sz w:val="24"/>
          <w:szCs w:val="24"/>
        </w:rPr>
        <w:t xml:space="preserve"> for further understanding</w:t>
      </w:r>
      <w:r w:rsidRPr="004964FA">
        <w:rPr>
          <w:rFonts w:ascii="Times New Roman" w:hAnsi="Times New Roman" w:cs="Times New Roman"/>
          <w:sz w:val="24"/>
          <w:szCs w:val="24"/>
        </w:rPr>
        <w:t xml:space="preserve"> where necessary.</w:t>
      </w:r>
    </w:p>
    <w:p w14:paraId="04CC94E4" w14:textId="77777777" w:rsidR="00347F05" w:rsidRPr="004964FA" w:rsidRDefault="00347F05" w:rsidP="00347F05">
      <w:pPr>
        <w:ind w:left="426"/>
        <w:jc w:val="both"/>
        <w:rPr>
          <w:rFonts w:ascii="Times New Roman" w:hAnsi="Times New Roman" w:cs="Times New Roman"/>
          <w:sz w:val="24"/>
          <w:szCs w:val="24"/>
        </w:rPr>
      </w:pPr>
    </w:p>
    <w:p w14:paraId="3778AA9F" w14:textId="77777777" w:rsidR="00347F05" w:rsidRPr="004964FA" w:rsidRDefault="00347F05" w:rsidP="00347F05">
      <w:pPr>
        <w:ind w:left="426"/>
        <w:jc w:val="both"/>
        <w:rPr>
          <w:rFonts w:ascii="Times New Roman" w:hAnsi="Times New Roman" w:cs="Times New Roman"/>
          <w:sz w:val="24"/>
          <w:szCs w:val="24"/>
        </w:rPr>
      </w:pPr>
      <w:r w:rsidRPr="004964FA">
        <w:rPr>
          <w:rFonts w:ascii="Times New Roman" w:hAnsi="Times New Roman" w:cs="Times New Roman"/>
          <w:sz w:val="24"/>
          <w:szCs w:val="24"/>
        </w:rPr>
        <w:t>Issues considered by the author when selecting this method of primary research including:</w:t>
      </w:r>
    </w:p>
    <w:p w14:paraId="2B366DA7" w14:textId="77777777" w:rsidR="00347F05" w:rsidRPr="00CB37A2" w:rsidRDefault="00347F05" w:rsidP="00347F05">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 xml:space="preserve">Research Objectives - the objectives </w:t>
      </w:r>
      <w:r>
        <w:rPr>
          <w:rFonts w:ascii="Times New Roman" w:hAnsi="Times New Roman" w:cs="Times New Roman"/>
          <w:sz w:val="24"/>
          <w:szCs w:val="24"/>
        </w:rPr>
        <w:t xml:space="preserve">stated previously </w:t>
      </w:r>
      <w:r w:rsidRPr="00CB37A2">
        <w:rPr>
          <w:rFonts w:ascii="Times New Roman" w:hAnsi="Times New Roman" w:cs="Times New Roman"/>
          <w:sz w:val="24"/>
          <w:szCs w:val="24"/>
        </w:rPr>
        <w:t>lean on utilising HR Data, specifically training data to enhance decision-making.  Unstructured interviews with experts within the HR Community will enable allow for open discussion on the themes of this research as outlined</w:t>
      </w:r>
      <w:r>
        <w:rPr>
          <w:rFonts w:ascii="Times New Roman" w:hAnsi="Times New Roman" w:cs="Times New Roman"/>
          <w:sz w:val="24"/>
          <w:szCs w:val="24"/>
        </w:rPr>
        <w:t xml:space="preserve"> previously </w:t>
      </w:r>
      <w:r w:rsidRPr="00CB37A2">
        <w:rPr>
          <w:rFonts w:ascii="Times New Roman" w:hAnsi="Times New Roman" w:cs="Times New Roman"/>
          <w:sz w:val="24"/>
          <w:szCs w:val="24"/>
        </w:rPr>
        <w:t xml:space="preserve">in the literature review. </w:t>
      </w:r>
    </w:p>
    <w:p w14:paraId="62197BFA" w14:textId="77777777" w:rsidR="00347F05" w:rsidRPr="00CB37A2" w:rsidRDefault="00347F05" w:rsidP="00347F05">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Expertise of the Selected Participants -</w:t>
      </w:r>
      <w:r>
        <w:rPr>
          <w:rFonts w:ascii="Times New Roman" w:hAnsi="Times New Roman" w:cs="Times New Roman"/>
          <w:sz w:val="24"/>
          <w:szCs w:val="24"/>
        </w:rPr>
        <w:t xml:space="preserve"> </w:t>
      </w:r>
      <w:r w:rsidRPr="00CB37A2">
        <w:rPr>
          <w:rFonts w:ascii="Times New Roman" w:hAnsi="Times New Roman" w:cs="Times New Roman"/>
          <w:sz w:val="24"/>
          <w:szCs w:val="24"/>
        </w:rPr>
        <w:t>expertise of the HR Community</w:t>
      </w:r>
      <w:r>
        <w:rPr>
          <w:rFonts w:ascii="Times New Roman" w:hAnsi="Times New Roman" w:cs="Times New Roman"/>
          <w:sz w:val="24"/>
          <w:szCs w:val="24"/>
        </w:rPr>
        <w:t xml:space="preserve"> is important to this research</w:t>
      </w:r>
      <w:r w:rsidRPr="00CB37A2">
        <w:rPr>
          <w:rFonts w:ascii="Times New Roman" w:hAnsi="Times New Roman" w:cs="Times New Roman"/>
          <w:sz w:val="24"/>
          <w:szCs w:val="24"/>
        </w:rPr>
        <w:t xml:space="preserve">.  </w:t>
      </w:r>
      <w:r>
        <w:rPr>
          <w:rFonts w:ascii="Times New Roman" w:hAnsi="Times New Roman" w:cs="Times New Roman"/>
          <w:sz w:val="24"/>
          <w:szCs w:val="24"/>
        </w:rPr>
        <w:t xml:space="preserve">As such, it is </w:t>
      </w:r>
      <w:r w:rsidRPr="00CB37A2">
        <w:rPr>
          <w:rFonts w:ascii="Times New Roman" w:hAnsi="Times New Roman" w:cs="Times New Roman"/>
          <w:sz w:val="24"/>
          <w:szCs w:val="24"/>
        </w:rPr>
        <w:t xml:space="preserve">important to canvas a range of opinions </w:t>
      </w:r>
      <w:r w:rsidRPr="00CB37A2">
        <w:rPr>
          <w:rFonts w:ascii="Times New Roman" w:hAnsi="Times New Roman" w:cs="Times New Roman"/>
          <w:sz w:val="24"/>
          <w:szCs w:val="24"/>
        </w:rPr>
        <w:lastRenderedPageBreak/>
        <w:t>to gain a holistic understanding of how training data can be utilised for data driven decision making</w:t>
      </w:r>
      <w:r>
        <w:rPr>
          <w:rFonts w:ascii="Times New Roman" w:hAnsi="Times New Roman" w:cs="Times New Roman"/>
          <w:sz w:val="24"/>
          <w:szCs w:val="24"/>
        </w:rPr>
        <w:t xml:space="preserve"> in the succession planning process</w:t>
      </w:r>
      <w:r w:rsidRPr="00CB37A2">
        <w:rPr>
          <w:rFonts w:ascii="Times New Roman" w:hAnsi="Times New Roman" w:cs="Times New Roman"/>
          <w:sz w:val="24"/>
          <w:szCs w:val="24"/>
        </w:rPr>
        <w:t xml:space="preserve">. </w:t>
      </w:r>
    </w:p>
    <w:p w14:paraId="06B61DA2" w14:textId="77777777" w:rsidR="00347F05" w:rsidRPr="00CB37A2" w:rsidRDefault="00347F05" w:rsidP="00347F05">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 xml:space="preserve">Timeframe - it is important to recognise that the timeframe with which to complete the research project is limited to a maximum of 10 weeks.  </w:t>
      </w:r>
      <w:r>
        <w:rPr>
          <w:rFonts w:ascii="Times New Roman" w:hAnsi="Times New Roman" w:cs="Times New Roman"/>
          <w:sz w:val="24"/>
          <w:szCs w:val="24"/>
        </w:rPr>
        <w:t>As such, a limited number of interviews could be carried out during the timeframe.</w:t>
      </w:r>
    </w:p>
    <w:p w14:paraId="139B9457" w14:textId="77777777" w:rsidR="00347F05" w:rsidRPr="00CB37A2" w:rsidRDefault="00347F05" w:rsidP="00347F05">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 xml:space="preserve">Ethical Considerations - in the world of the General Data Protection Regulations (GDPR) gaining consent of data subjects is very important.  This is no different when considering ethical considerations for a research project.  As standard, all </w:t>
      </w:r>
      <w:r>
        <w:rPr>
          <w:rFonts w:ascii="Times New Roman" w:hAnsi="Times New Roman" w:cs="Times New Roman"/>
          <w:sz w:val="24"/>
          <w:szCs w:val="24"/>
        </w:rPr>
        <w:t xml:space="preserve">interviewees were </w:t>
      </w:r>
      <w:r w:rsidRPr="00CB37A2">
        <w:rPr>
          <w:rFonts w:ascii="Times New Roman" w:hAnsi="Times New Roman" w:cs="Times New Roman"/>
          <w:sz w:val="24"/>
          <w:szCs w:val="24"/>
        </w:rPr>
        <w:t xml:space="preserve">informed of the confidentiality of the process, as well as </w:t>
      </w:r>
      <w:r>
        <w:rPr>
          <w:rFonts w:ascii="Times New Roman" w:hAnsi="Times New Roman" w:cs="Times New Roman"/>
          <w:sz w:val="24"/>
          <w:szCs w:val="24"/>
        </w:rPr>
        <w:t xml:space="preserve">highlighting their option to </w:t>
      </w:r>
      <w:r w:rsidRPr="00CB37A2">
        <w:rPr>
          <w:rFonts w:ascii="Times New Roman" w:hAnsi="Times New Roman" w:cs="Times New Roman"/>
          <w:sz w:val="24"/>
          <w:szCs w:val="24"/>
        </w:rPr>
        <w:t>withdraw their consent to have their interview notes included</w:t>
      </w:r>
      <w:r>
        <w:rPr>
          <w:rFonts w:ascii="Times New Roman" w:hAnsi="Times New Roman" w:cs="Times New Roman"/>
          <w:sz w:val="24"/>
          <w:szCs w:val="24"/>
        </w:rPr>
        <w:t xml:space="preserve"> as part of the finished research paper</w:t>
      </w:r>
      <w:r w:rsidRPr="00CB37A2">
        <w:rPr>
          <w:rFonts w:ascii="Times New Roman" w:hAnsi="Times New Roman" w:cs="Times New Roman"/>
          <w:sz w:val="24"/>
          <w:szCs w:val="24"/>
        </w:rPr>
        <w:t>.  Should a participant decide to withdraw their consent, the author will put measures in place to delete all contributions from the project.</w:t>
      </w:r>
    </w:p>
    <w:p w14:paraId="529681D4" w14:textId="77777777" w:rsidR="00347F05" w:rsidRPr="00CB37A2" w:rsidRDefault="00347F05" w:rsidP="00347F05">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Bias - the author</w:t>
      </w:r>
      <w:r>
        <w:rPr>
          <w:rFonts w:ascii="Times New Roman" w:hAnsi="Times New Roman" w:cs="Times New Roman"/>
          <w:sz w:val="24"/>
          <w:szCs w:val="24"/>
        </w:rPr>
        <w:t xml:space="preserve"> herself</w:t>
      </w:r>
      <w:r w:rsidRPr="00CB37A2">
        <w:rPr>
          <w:rFonts w:ascii="Times New Roman" w:hAnsi="Times New Roman" w:cs="Times New Roman"/>
          <w:sz w:val="24"/>
          <w:szCs w:val="24"/>
        </w:rPr>
        <w:t xml:space="preserve"> is an experienced HR practitioner and as such already has a view regarding </w:t>
      </w:r>
      <w:r>
        <w:rPr>
          <w:rFonts w:ascii="Times New Roman" w:hAnsi="Times New Roman" w:cs="Times New Roman"/>
          <w:sz w:val="24"/>
          <w:szCs w:val="24"/>
        </w:rPr>
        <w:t xml:space="preserve">the </w:t>
      </w:r>
      <w:r w:rsidRPr="00CB37A2">
        <w:rPr>
          <w:rFonts w:ascii="Times New Roman" w:hAnsi="Times New Roman" w:cs="Times New Roman"/>
          <w:sz w:val="24"/>
          <w:szCs w:val="24"/>
        </w:rPr>
        <w:t>us</w:t>
      </w:r>
      <w:r>
        <w:rPr>
          <w:rFonts w:ascii="Times New Roman" w:hAnsi="Times New Roman" w:cs="Times New Roman"/>
          <w:sz w:val="24"/>
          <w:szCs w:val="24"/>
        </w:rPr>
        <w:t>e of</w:t>
      </w:r>
      <w:r w:rsidRPr="00CB37A2">
        <w:rPr>
          <w:rFonts w:ascii="Times New Roman" w:hAnsi="Times New Roman" w:cs="Times New Roman"/>
          <w:sz w:val="24"/>
          <w:szCs w:val="24"/>
        </w:rPr>
        <w:t xml:space="preserve"> HR data to drive decision making.  Therefore, the author is aware of the need to be impartial in asking questions of participants as well as noting their responses.  </w:t>
      </w:r>
    </w:p>
    <w:p w14:paraId="72FF9301" w14:textId="77777777" w:rsidR="00347F05" w:rsidRPr="004964FA" w:rsidRDefault="00347F05" w:rsidP="00347F05">
      <w:pPr>
        <w:ind w:left="426"/>
        <w:jc w:val="both"/>
        <w:rPr>
          <w:rFonts w:ascii="Times New Roman" w:hAnsi="Times New Roman" w:cs="Times New Roman"/>
          <w:sz w:val="24"/>
          <w:szCs w:val="24"/>
        </w:rPr>
      </w:pPr>
    </w:p>
    <w:p w14:paraId="51B78A45" w14:textId="77777777" w:rsidR="00347F05" w:rsidRPr="004964FA" w:rsidRDefault="00347F05" w:rsidP="00347F05">
      <w:pPr>
        <w:ind w:left="426"/>
        <w:jc w:val="both"/>
        <w:rPr>
          <w:rFonts w:ascii="Times New Roman" w:hAnsi="Times New Roman" w:cs="Times New Roman"/>
          <w:sz w:val="24"/>
          <w:szCs w:val="24"/>
        </w:rPr>
      </w:pPr>
      <w:r>
        <w:rPr>
          <w:rFonts w:ascii="Times New Roman" w:hAnsi="Times New Roman" w:cs="Times New Roman"/>
          <w:sz w:val="24"/>
          <w:szCs w:val="24"/>
        </w:rPr>
        <w:t xml:space="preserve">The availability of experts was </w:t>
      </w:r>
      <w:r w:rsidRPr="004964FA">
        <w:rPr>
          <w:rFonts w:ascii="Times New Roman" w:hAnsi="Times New Roman" w:cs="Times New Roman"/>
          <w:sz w:val="24"/>
          <w:szCs w:val="24"/>
        </w:rPr>
        <w:t xml:space="preserve">an important consideration when deciding on a primary research method.  </w:t>
      </w:r>
      <w:r>
        <w:rPr>
          <w:rFonts w:ascii="Times New Roman" w:hAnsi="Times New Roman" w:cs="Times New Roman"/>
          <w:sz w:val="24"/>
          <w:szCs w:val="24"/>
        </w:rPr>
        <w:t>W</w:t>
      </w:r>
      <w:r w:rsidRPr="004964FA">
        <w:rPr>
          <w:rFonts w:ascii="Times New Roman" w:hAnsi="Times New Roman" w:cs="Times New Roman"/>
          <w:sz w:val="24"/>
          <w:szCs w:val="24"/>
        </w:rPr>
        <w:t xml:space="preserve">orking with HR data can be a nuanced process and </w:t>
      </w:r>
      <w:r>
        <w:rPr>
          <w:rFonts w:ascii="Times New Roman" w:hAnsi="Times New Roman" w:cs="Times New Roman"/>
          <w:sz w:val="24"/>
          <w:szCs w:val="24"/>
        </w:rPr>
        <w:t xml:space="preserve">the author understand the importance of </w:t>
      </w:r>
      <w:r w:rsidRPr="004964FA">
        <w:rPr>
          <w:rFonts w:ascii="Times New Roman" w:hAnsi="Times New Roman" w:cs="Times New Roman"/>
          <w:sz w:val="24"/>
          <w:szCs w:val="24"/>
        </w:rPr>
        <w:t>garner</w:t>
      </w:r>
      <w:r>
        <w:rPr>
          <w:rFonts w:ascii="Times New Roman" w:hAnsi="Times New Roman" w:cs="Times New Roman"/>
          <w:sz w:val="24"/>
          <w:szCs w:val="24"/>
        </w:rPr>
        <w:t>ing</w:t>
      </w:r>
      <w:r w:rsidRPr="004964FA">
        <w:rPr>
          <w:rFonts w:ascii="Times New Roman" w:hAnsi="Times New Roman" w:cs="Times New Roman"/>
          <w:sz w:val="24"/>
          <w:szCs w:val="24"/>
        </w:rPr>
        <w:t xml:space="preserve"> a range of views so a holistic view can be considered</w:t>
      </w:r>
      <w:r>
        <w:rPr>
          <w:rFonts w:ascii="Times New Roman" w:hAnsi="Times New Roman" w:cs="Times New Roman"/>
          <w:sz w:val="24"/>
          <w:szCs w:val="24"/>
        </w:rPr>
        <w:t xml:space="preserve"> of the succession planning process</w:t>
      </w:r>
      <w:r w:rsidRPr="004964FA">
        <w:rPr>
          <w:rFonts w:ascii="Times New Roman" w:hAnsi="Times New Roman" w:cs="Times New Roman"/>
          <w:sz w:val="24"/>
          <w:szCs w:val="24"/>
        </w:rPr>
        <w:t>.  Using the framework outlined above</w:t>
      </w:r>
      <w:r>
        <w:rPr>
          <w:rFonts w:ascii="Times New Roman" w:hAnsi="Times New Roman" w:cs="Times New Roman"/>
          <w:sz w:val="24"/>
          <w:szCs w:val="24"/>
        </w:rPr>
        <w:t>,</w:t>
      </w:r>
      <w:r w:rsidRPr="004964FA">
        <w:rPr>
          <w:rFonts w:ascii="Times New Roman" w:hAnsi="Times New Roman" w:cs="Times New Roman"/>
          <w:sz w:val="24"/>
          <w:szCs w:val="24"/>
        </w:rPr>
        <w:t xml:space="preserve"> the following </w:t>
      </w:r>
      <w:r>
        <w:rPr>
          <w:rFonts w:ascii="Times New Roman" w:hAnsi="Times New Roman" w:cs="Times New Roman"/>
          <w:sz w:val="24"/>
          <w:szCs w:val="24"/>
        </w:rPr>
        <w:t xml:space="preserve">points </w:t>
      </w:r>
      <w:r w:rsidRPr="004964FA">
        <w:rPr>
          <w:rFonts w:ascii="Times New Roman" w:hAnsi="Times New Roman" w:cs="Times New Roman"/>
          <w:sz w:val="24"/>
          <w:szCs w:val="24"/>
        </w:rPr>
        <w:t>were considered:</w:t>
      </w:r>
    </w:p>
    <w:p w14:paraId="09404B1E"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 xml:space="preserve">Research Objectives - would the subject matter of the research objectives lend themselves to facilitating participant interviews of </w:t>
      </w:r>
      <w:r>
        <w:rPr>
          <w:rFonts w:ascii="Times New Roman" w:hAnsi="Times New Roman" w:cs="Times New Roman"/>
          <w:sz w:val="24"/>
          <w:szCs w:val="24"/>
        </w:rPr>
        <w:t>30</w:t>
      </w:r>
      <w:r w:rsidRPr="004964FA">
        <w:rPr>
          <w:rFonts w:ascii="Times New Roman" w:hAnsi="Times New Roman" w:cs="Times New Roman"/>
          <w:sz w:val="24"/>
          <w:szCs w:val="24"/>
        </w:rPr>
        <w:t xml:space="preserve"> minutes or longer?  Were themes outlined in the Literature Review of relevance for the HR Community as they stood?</w:t>
      </w:r>
    </w:p>
    <w:p w14:paraId="028E6D68"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 xml:space="preserve">Expertise of the Selected Participants - again, a key point in considering who would be a suitable participant for the interview process.  In the end, the selected participants were employees with </w:t>
      </w:r>
      <w:r>
        <w:rPr>
          <w:rFonts w:ascii="Times New Roman" w:hAnsi="Times New Roman" w:cs="Times New Roman"/>
          <w:sz w:val="24"/>
          <w:szCs w:val="24"/>
        </w:rPr>
        <w:t xml:space="preserve">the company who play </w:t>
      </w:r>
      <w:r w:rsidRPr="004964FA">
        <w:rPr>
          <w:rFonts w:ascii="Times New Roman" w:hAnsi="Times New Roman" w:cs="Times New Roman"/>
          <w:sz w:val="24"/>
          <w:szCs w:val="24"/>
        </w:rPr>
        <w:t xml:space="preserve">a key role in integrating data from different systems to support the </w:t>
      </w:r>
      <w:r>
        <w:rPr>
          <w:rFonts w:ascii="Times New Roman" w:hAnsi="Times New Roman" w:cs="Times New Roman"/>
          <w:sz w:val="24"/>
          <w:szCs w:val="24"/>
        </w:rPr>
        <w:t xml:space="preserve">succession planning process.  Other employees had integral knowledge of the company’s </w:t>
      </w:r>
      <w:r w:rsidRPr="004964FA">
        <w:rPr>
          <w:rFonts w:ascii="Times New Roman" w:hAnsi="Times New Roman" w:cs="Times New Roman"/>
          <w:sz w:val="24"/>
          <w:szCs w:val="24"/>
        </w:rPr>
        <w:t>LMS</w:t>
      </w:r>
      <w:r>
        <w:rPr>
          <w:rFonts w:ascii="Times New Roman" w:hAnsi="Times New Roman" w:cs="Times New Roman"/>
          <w:sz w:val="24"/>
          <w:szCs w:val="24"/>
        </w:rPr>
        <w:t xml:space="preserve"> - where if successful will be the source of future evolutions of any successful algorithm. </w:t>
      </w:r>
    </w:p>
    <w:p w14:paraId="2D07E867"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Timeframe -having consideration to the timeframe of the data, the author chose to largely nominate experts within the company in which she works.  This will encourage a greater response rate as the ‘collegiality’ of the request.</w:t>
      </w:r>
    </w:p>
    <w:p w14:paraId="236B850C"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Ethical Considerations - as outlined in the previous section, all participants will be asked for their consent prior to the interview</w:t>
      </w:r>
      <w:r>
        <w:rPr>
          <w:rFonts w:ascii="Times New Roman" w:hAnsi="Times New Roman" w:cs="Times New Roman"/>
          <w:sz w:val="24"/>
          <w:szCs w:val="24"/>
        </w:rPr>
        <w:t>s</w:t>
      </w:r>
      <w:r w:rsidRPr="004964FA">
        <w:rPr>
          <w:rFonts w:ascii="Times New Roman" w:hAnsi="Times New Roman" w:cs="Times New Roman"/>
          <w:sz w:val="24"/>
          <w:szCs w:val="24"/>
        </w:rPr>
        <w:t xml:space="preserve"> taking place and will be reminded of their ability to withdraw their consent at any time up to publication</w:t>
      </w:r>
      <w:r>
        <w:rPr>
          <w:rFonts w:ascii="Times New Roman" w:hAnsi="Times New Roman" w:cs="Times New Roman"/>
          <w:sz w:val="24"/>
          <w:szCs w:val="24"/>
        </w:rPr>
        <w:t xml:space="preserve"> of this research paper</w:t>
      </w:r>
      <w:r w:rsidRPr="004964FA">
        <w:rPr>
          <w:rFonts w:ascii="Times New Roman" w:hAnsi="Times New Roman" w:cs="Times New Roman"/>
          <w:sz w:val="24"/>
          <w:szCs w:val="24"/>
        </w:rPr>
        <w:t>.</w:t>
      </w:r>
    </w:p>
    <w:p w14:paraId="6EDBEEBB"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lastRenderedPageBreak/>
        <w:t>•</w:t>
      </w:r>
      <w:r w:rsidRPr="004964FA">
        <w:rPr>
          <w:rFonts w:ascii="Times New Roman" w:hAnsi="Times New Roman" w:cs="Times New Roman"/>
          <w:sz w:val="24"/>
          <w:szCs w:val="24"/>
        </w:rPr>
        <w:tab/>
        <w:t>Bias - using inputs from one company will naturally lead to a degree of bias in the process.  However, the author has selected those experts who are involved in either improving or implementing analytical systems</w:t>
      </w:r>
      <w:r>
        <w:rPr>
          <w:rFonts w:ascii="Times New Roman" w:hAnsi="Times New Roman" w:cs="Times New Roman"/>
          <w:sz w:val="24"/>
          <w:szCs w:val="24"/>
        </w:rPr>
        <w:t xml:space="preserve">, or who work in diverse geographies within the company.  </w:t>
      </w:r>
      <w:r w:rsidRPr="004964FA">
        <w:rPr>
          <w:rFonts w:ascii="Times New Roman" w:hAnsi="Times New Roman" w:cs="Times New Roman"/>
          <w:sz w:val="24"/>
          <w:szCs w:val="24"/>
        </w:rPr>
        <w:t xml:space="preserve"> The author is confident that this will give the interview responses a rounded view, keeping bias (unconscious or otherwise) to a minimum.  </w:t>
      </w:r>
    </w:p>
    <w:p w14:paraId="06625FD1" w14:textId="77777777" w:rsidR="00347F05" w:rsidRPr="004964FA" w:rsidRDefault="00347F05" w:rsidP="00347F05">
      <w:pPr>
        <w:ind w:left="426"/>
        <w:jc w:val="both"/>
        <w:rPr>
          <w:rFonts w:ascii="Times New Roman" w:hAnsi="Times New Roman" w:cs="Times New Roman"/>
          <w:sz w:val="24"/>
          <w:szCs w:val="24"/>
        </w:rPr>
      </w:pPr>
    </w:p>
    <w:p w14:paraId="07028D5A" w14:textId="77777777" w:rsidR="00347F05" w:rsidRPr="004964FA" w:rsidRDefault="00347F05" w:rsidP="00347F05">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The next step in the methodology is </w:t>
      </w:r>
      <w:r>
        <w:rPr>
          <w:rFonts w:ascii="Times New Roman" w:hAnsi="Times New Roman" w:cs="Times New Roman"/>
          <w:sz w:val="24"/>
          <w:szCs w:val="24"/>
        </w:rPr>
        <w:t xml:space="preserve">in </w:t>
      </w:r>
      <w:r w:rsidRPr="004964FA">
        <w:rPr>
          <w:rFonts w:ascii="Times New Roman" w:hAnsi="Times New Roman" w:cs="Times New Roman"/>
          <w:sz w:val="24"/>
          <w:szCs w:val="24"/>
        </w:rPr>
        <w:t>selecting the experts to take part in the interview process.  To ensure that the right mix of experts are chosen, Saunders et al (2012) outline that identifying the characteristics of the experts prior to selection will create a more rounded group of experts.  To that end, the author has identified two characteristics that would be helpful in answering the research objectives posed at the start of the document.  The three characteristics are:</w:t>
      </w:r>
    </w:p>
    <w:p w14:paraId="07F5608F"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Have some involvement in implementing / improving processes with HR and the wider company.</w:t>
      </w:r>
    </w:p>
    <w:p w14:paraId="6B85FD87"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Be ‘outward looking’ in that they are knowledgeable of company strategy as well as best practices within the market.</w:t>
      </w:r>
    </w:p>
    <w:p w14:paraId="0E5C0AFF" w14:textId="77777777" w:rsidR="00347F05" w:rsidRPr="004964FA" w:rsidRDefault="00347F05" w:rsidP="00347F05">
      <w:pPr>
        <w:ind w:left="426"/>
        <w:jc w:val="both"/>
        <w:rPr>
          <w:rFonts w:ascii="Times New Roman" w:hAnsi="Times New Roman" w:cs="Times New Roman"/>
          <w:sz w:val="24"/>
          <w:szCs w:val="24"/>
        </w:rPr>
      </w:pPr>
    </w:p>
    <w:p w14:paraId="7C1EA24A" w14:textId="77777777" w:rsidR="00347F05" w:rsidRPr="004964FA" w:rsidRDefault="00347F05" w:rsidP="00347F05">
      <w:pPr>
        <w:ind w:left="426"/>
        <w:jc w:val="both"/>
        <w:rPr>
          <w:rFonts w:ascii="Times New Roman" w:hAnsi="Times New Roman" w:cs="Times New Roman"/>
          <w:sz w:val="24"/>
          <w:szCs w:val="24"/>
        </w:rPr>
      </w:pPr>
      <w:r>
        <w:rPr>
          <w:rFonts w:ascii="Times New Roman" w:hAnsi="Times New Roman" w:cs="Times New Roman"/>
          <w:sz w:val="24"/>
          <w:szCs w:val="24"/>
        </w:rPr>
        <w:t xml:space="preserve">A panel of </w:t>
      </w:r>
      <w:r w:rsidRPr="004964FA">
        <w:rPr>
          <w:rFonts w:ascii="Times New Roman" w:hAnsi="Times New Roman" w:cs="Times New Roman"/>
          <w:sz w:val="24"/>
          <w:szCs w:val="24"/>
        </w:rPr>
        <w:t xml:space="preserve">experts has been selected and </w:t>
      </w:r>
      <w:r>
        <w:rPr>
          <w:rFonts w:ascii="Times New Roman" w:hAnsi="Times New Roman" w:cs="Times New Roman"/>
          <w:sz w:val="24"/>
          <w:szCs w:val="24"/>
        </w:rPr>
        <w:t xml:space="preserve">based on the criteria and framework outlined previously.  Transcripts from the interviews can be seen in </w:t>
      </w:r>
      <w:r w:rsidRPr="00EA120D">
        <w:rPr>
          <w:rFonts w:ascii="Times New Roman" w:hAnsi="Times New Roman" w:cs="Times New Roman"/>
          <w:color w:val="FF0000"/>
          <w:sz w:val="24"/>
          <w:szCs w:val="24"/>
        </w:rPr>
        <w:t>appendix XXX</w:t>
      </w:r>
      <w:r>
        <w:rPr>
          <w:rFonts w:ascii="Times New Roman" w:hAnsi="Times New Roman" w:cs="Times New Roman"/>
          <w:sz w:val="24"/>
          <w:szCs w:val="24"/>
        </w:rPr>
        <w:t>.</w:t>
      </w:r>
    </w:p>
    <w:p w14:paraId="56F55351" w14:textId="77777777" w:rsidR="00D420CB" w:rsidRPr="003605A2" w:rsidRDefault="00D420CB" w:rsidP="004964FA">
      <w:pPr>
        <w:ind w:left="360"/>
        <w:jc w:val="both"/>
        <w:rPr>
          <w:rFonts w:ascii="Times New Roman" w:hAnsi="Times New Roman" w:cs="Times New Roman"/>
        </w:rPr>
      </w:pPr>
    </w:p>
    <w:p w14:paraId="0D68DB14" w14:textId="0EEDA336" w:rsidR="00347F05" w:rsidRDefault="00347F05" w:rsidP="004964FA">
      <w:pPr>
        <w:pStyle w:val="Heading2"/>
        <w:numPr>
          <w:ilvl w:val="1"/>
          <w:numId w:val="35"/>
        </w:numPr>
        <w:jc w:val="both"/>
        <w:rPr>
          <w:rFonts w:ascii="Times New Roman" w:hAnsi="Times New Roman" w:cs="Times New Roman"/>
          <w:color w:val="auto"/>
        </w:rPr>
      </w:pPr>
      <w:r>
        <w:rPr>
          <w:rFonts w:ascii="Times New Roman" w:hAnsi="Times New Roman" w:cs="Times New Roman"/>
          <w:color w:val="auto"/>
        </w:rPr>
        <w:t>Secondary Data Collection</w:t>
      </w:r>
    </w:p>
    <w:p w14:paraId="1FB4B17F" w14:textId="77777777" w:rsidR="002257F3" w:rsidRPr="002257F3" w:rsidRDefault="002257F3" w:rsidP="002257F3">
      <w:pPr>
        <w:pStyle w:val="ListParagraph"/>
        <w:ind w:left="360"/>
        <w:jc w:val="both"/>
        <w:rPr>
          <w:rFonts w:ascii="Times New Roman" w:hAnsi="Times New Roman" w:cs="Times New Roman"/>
          <w:sz w:val="24"/>
          <w:szCs w:val="24"/>
        </w:rPr>
      </w:pPr>
    </w:p>
    <w:p w14:paraId="0677BB05" w14:textId="77777777" w:rsidR="002257F3" w:rsidRPr="002257F3" w:rsidRDefault="002257F3" w:rsidP="002257F3">
      <w:pPr>
        <w:pStyle w:val="ListParagraph"/>
        <w:ind w:left="360"/>
        <w:jc w:val="both"/>
        <w:rPr>
          <w:rFonts w:ascii="Times New Roman" w:hAnsi="Times New Roman" w:cs="Times New Roman"/>
          <w:sz w:val="24"/>
          <w:szCs w:val="24"/>
        </w:rPr>
      </w:pPr>
      <w:r w:rsidRPr="002257F3">
        <w:rPr>
          <w:rFonts w:ascii="Times New Roman" w:hAnsi="Times New Roman" w:cs="Times New Roman"/>
          <w:sz w:val="24"/>
          <w:szCs w:val="24"/>
        </w:rPr>
        <w:t xml:space="preserve">Initially, the author hoped to use data from the company’s own LMS system.  However, the author was unable to gain sufficient data to work with.  As an alternative, the Open University Learning Analytics Dataset (OULAD) was selected as the dataset upon which analysis could be completed </w:t>
      </w:r>
      <w:r w:rsidRPr="002257F3">
        <w:rPr>
          <w:rFonts w:ascii="Times New Roman" w:hAnsi="Times New Roman" w:cs="Times New Roman"/>
          <w:sz w:val="24"/>
          <w:szCs w:val="24"/>
        </w:rPr>
        <w:fldChar w:fldCharType="begin"/>
      </w:r>
      <w:r w:rsidRPr="002257F3">
        <w:rPr>
          <w:rFonts w:ascii="Times New Roman" w:hAnsi="Times New Roman" w:cs="Times New Roman"/>
          <w:sz w:val="24"/>
          <w:szCs w:val="24"/>
        </w:rPr>
        <w:instrText xml:space="preserve"> ADDIN ZOTERO_ITEM CSL_CITATION {"citationID":"Jp5d6v4K","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Pr="002257F3">
        <w:rPr>
          <w:rFonts w:ascii="Times New Roman" w:hAnsi="Times New Roman" w:cs="Times New Roman"/>
          <w:sz w:val="24"/>
          <w:szCs w:val="24"/>
        </w:rPr>
        <w:fldChar w:fldCharType="separate"/>
      </w:r>
      <w:r w:rsidRPr="002257F3">
        <w:rPr>
          <w:rFonts w:ascii="Times New Roman" w:hAnsi="Times New Roman" w:cs="Times New Roman"/>
          <w:sz w:val="24"/>
        </w:rPr>
        <w:t>(Kuzilek, Hlosta and Zdrahal, 2017)</w:t>
      </w:r>
      <w:r w:rsidRPr="002257F3">
        <w:rPr>
          <w:rFonts w:ascii="Times New Roman" w:hAnsi="Times New Roman" w:cs="Times New Roman"/>
          <w:sz w:val="24"/>
          <w:szCs w:val="24"/>
        </w:rPr>
        <w:fldChar w:fldCharType="end"/>
      </w:r>
      <w:r w:rsidRPr="002257F3">
        <w:rPr>
          <w:rFonts w:ascii="Times New Roman" w:hAnsi="Times New Roman" w:cs="Times New Roman"/>
          <w:sz w:val="24"/>
          <w:szCs w:val="24"/>
        </w:rPr>
        <w:t>.  In order to closely mimic data typically found in a commercial operation, the employee added a column to the ‘student_info.csv’ file called ‘Tenure’ to represent the number of years the employee / student is working within the company.  The values of the ‘Tenure’ column were randomly generated using ‘</w:t>
      </w:r>
      <w:r w:rsidRPr="002257F3">
        <w:rPr>
          <w:rFonts w:ascii="Times New Roman" w:hAnsi="Times New Roman" w:cs="Times New Roman"/>
          <w:b/>
          <w:bCs/>
          <w:i/>
          <w:iCs/>
          <w:sz w:val="24"/>
          <w:szCs w:val="24"/>
        </w:rPr>
        <w:t>randint</w:t>
      </w:r>
      <w:r w:rsidRPr="002257F3">
        <w:rPr>
          <w:rFonts w:ascii="Times New Roman" w:hAnsi="Times New Roman" w:cs="Times New Roman"/>
          <w:sz w:val="24"/>
          <w:szCs w:val="24"/>
        </w:rPr>
        <w:t>’ with values between 0 and 20.  These values were also subsequently grouped together into ‘bands’ to identify if tenure had an impact when analysing categorical data.</w:t>
      </w:r>
    </w:p>
    <w:p w14:paraId="73FADC92" w14:textId="77777777" w:rsidR="002257F3" w:rsidRDefault="002257F3" w:rsidP="002257F3">
      <w:pPr>
        <w:ind w:left="426"/>
      </w:pPr>
    </w:p>
    <w:p w14:paraId="5F6C65D6" w14:textId="77777777" w:rsidR="002257F3" w:rsidRPr="002257F3" w:rsidRDefault="002257F3" w:rsidP="002257F3">
      <w:pPr>
        <w:ind w:left="426"/>
      </w:pPr>
    </w:p>
    <w:p w14:paraId="7C5A1F68" w14:textId="3EBA5558"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Problem Identification and Clarification</w:t>
      </w:r>
    </w:p>
    <w:p w14:paraId="7BEB875F" w14:textId="77777777" w:rsidR="00D420CB" w:rsidRPr="003605A2" w:rsidRDefault="00D420CB" w:rsidP="004964FA">
      <w:pPr>
        <w:ind w:left="360"/>
        <w:jc w:val="both"/>
        <w:rPr>
          <w:rFonts w:ascii="Times New Roman" w:hAnsi="Times New Roman" w:cs="Times New Roman"/>
        </w:rPr>
      </w:pPr>
    </w:p>
    <w:p w14:paraId="7AD2B76A" w14:textId="7A5F005F" w:rsidR="003605A2" w:rsidRPr="005E2923" w:rsidRDefault="003605A2"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lastRenderedPageBreak/>
        <w:t>Thesis Title</w:t>
      </w:r>
      <w:r w:rsidRPr="005E2923">
        <w:rPr>
          <w:rFonts w:ascii="Times New Roman" w:hAnsi="Times New Roman" w:cs="Times New Roman"/>
          <w:color w:val="FF0000"/>
          <w:sz w:val="32"/>
          <w:szCs w:val="32"/>
        </w:rPr>
        <w:t xml:space="preserve"> - </w:t>
      </w:r>
      <w:r w:rsidR="00300C76" w:rsidRPr="005E2923">
        <w:rPr>
          <w:rFonts w:ascii="Times New Roman" w:hAnsi="Times New Roman" w:cs="Times New Roman"/>
          <w:color w:val="FF0000"/>
          <w:sz w:val="32"/>
          <w:szCs w:val="32"/>
        </w:rPr>
        <w:t>Employee d</w:t>
      </w:r>
      <w:r w:rsidRPr="005E2923">
        <w:rPr>
          <w:rFonts w:ascii="Times New Roman" w:hAnsi="Times New Roman" w:cs="Times New Roman"/>
          <w:color w:val="FF0000"/>
          <w:sz w:val="32"/>
          <w:szCs w:val="32"/>
        </w:rPr>
        <w:t>emographic data and it’s use in a succession planning process - the role of data analytics.</w:t>
      </w:r>
    </w:p>
    <w:p w14:paraId="428486AE" w14:textId="77777777" w:rsidR="003605A2" w:rsidRPr="003605A2" w:rsidRDefault="003605A2" w:rsidP="004964FA">
      <w:pPr>
        <w:ind w:left="360"/>
        <w:jc w:val="both"/>
        <w:rPr>
          <w:rFonts w:ascii="Times New Roman" w:hAnsi="Times New Roman" w:cs="Times New Roman"/>
        </w:rPr>
      </w:pPr>
    </w:p>
    <w:p w14:paraId="4C27FEB4" w14:textId="77777777" w:rsidR="003605A2" w:rsidRPr="003605A2" w:rsidRDefault="003605A2" w:rsidP="004964FA">
      <w:pPr>
        <w:ind w:left="360"/>
        <w:jc w:val="both"/>
        <w:rPr>
          <w:rFonts w:ascii="Times New Roman" w:hAnsi="Times New Roman" w:cs="Times New Roman"/>
        </w:rPr>
      </w:pPr>
    </w:p>
    <w:p w14:paraId="2873CCD9"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Research Objectives</w:t>
      </w:r>
    </w:p>
    <w:p w14:paraId="63D56886" w14:textId="77777777" w:rsidR="00D420CB" w:rsidRDefault="00D420CB" w:rsidP="004964FA">
      <w:pPr>
        <w:ind w:left="360"/>
        <w:jc w:val="both"/>
        <w:rPr>
          <w:rFonts w:ascii="Times New Roman" w:hAnsi="Times New Roman" w:cs="Times New Roman"/>
        </w:rPr>
      </w:pPr>
    </w:p>
    <w:p w14:paraId="358DCA03" w14:textId="46EE637D" w:rsidR="003605A2" w:rsidRDefault="003605A2"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t>Objective 1</w:t>
      </w:r>
      <w:r w:rsidRPr="005E2923">
        <w:rPr>
          <w:rFonts w:ascii="Times New Roman" w:hAnsi="Times New Roman" w:cs="Times New Roman"/>
          <w:color w:val="FF0000"/>
          <w:sz w:val="32"/>
          <w:szCs w:val="32"/>
        </w:rPr>
        <w:t xml:space="preserve"> - </w:t>
      </w:r>
      <w:r w:rsidR="00BE7F9A">
        <w:rPr>
          <w:rFonts w:ascii="Times New Roman" w:hAnsi="Times New Roman" w:cs="Times New Roman"/>
          <w:color w:val="FF0000"/>
          <w:sz w:val="32"/>
          <w:szCs w:val="32"/>
        </w:rPr>
        <w:t xml:space="preserve">Does </w:t>
      </w:r>
      <w:r w:rsidR="005E2923" w:rsidRPr="005E2923">
        <w:rPr>
          <w:rFonts w:ascii="Times New Roman" w:hAnsi="Times New Roman" w:cs="Times New Roman"/>
          <w:color w:val="FF0000"/>
          <w:sz w:val="32"/>
          <w:szCs w:val="32"/>
        </w:rPr>
        <w:t xml:space="preserve">employee </w:t>
      </w:r>
      <w:r w:rsidRPr="005E2923">
        <w:rPr>
          <w:rFonts w:ascii="Times New Roman" w:hAnsi="Times New Roman" w:cs="Times New Roman"/>
          <w:color w:val="FF0000"/>
          <w:sz w:val="32"/>
          <w:szCs w:val="32"/>
        </w:rPr>
        <w:t>tenure have an impact on</w:t>
      </w:r>
      <w:r w:rsidR="001C6B12">
        <w:rPr>
          <w:rFonts w:ascii="Times New Roman" w:hAnsi="Times New Roman" w:cs="Times New Roman"/>
          <w:color w:val="FF0000"/>
          <w:sz w:val="32"/>
          <w:szCs w:val="32"/>
        </w:rPr>
        <w:t xml:space="preserve"> </w:t>
      </w:r>
      <w:r w:rsidR="00BE7F9A">
        <w:rPr>
          <w:rFonts w:ascii="Times New Roman" w:hAnsi="Times New Roman" w:cs="Times New Roman"/>
          <w:color w:val="FF0000"/>
          <w:sz w:val="32"/>
          <w:szCs w:val="32"/>
        </w:rPr>
        <w:t>a succession planning</w:t>
      </w:r>
      <w:r w:rsidR="00DA41F3">
        <w:rPr>
          <w:rFonts w:ascii="Times New Roman" w:hAnsi="Times New Roman" w:cs="Times New Roman"/>
          <w:color w:val="FF0000"/>
          <w:sz w:val="32"/>
          <w:szCs w:val="32"/>
        </w:rPr>
        <w:t>?</w:t>
      </w:r>
    </w:p>
    <w:p w14:paraId="7029C565" w14:textId="1F46EC0C" w:rsidR="00BE7F9A" w:rsidRPr="005E2923" w:rsidRDefault="00BE7F9A"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t xml:space="preserve">Objective </w:t>
      </w:r>
      <w:r>
        <w:rPr>
          <w:rFonts w:ascii="Times New Roman" w:hAnsi="Times New Roman" w:cs="Times New Roman"/>
          <w:b/>
          <w:bCs/>
          <w:color w:val="FF0000"/>
          <w:sz w:val="32"/>
          <w:szCs w:val="32"/>
        </w:rPr>
        <w:t>2</w:t>
      </w:r>
      <w:r w:rsidRPr="005E2923">
        <w:rPr>
          <w:rFonts w:ascii="Times New Roman" w:hAnsi="Times New Roman" w:cs="Times New Roman"/>
          <w:color w:val="FF0000"/>
          <w:sz w:val="32"/>
          <w:szCs w:val="32"/>
        </w:rPr>
        <w:t xml:space="preserve"> - </w:t>
      </w:r>
      <w:r w:rsidR="00A718A0">
        <w:rPr>
          <w:rFonts w:ascii="Times New Roman" w:hAnsi="Times New Roman" w:cs="Times New Roman"/>
          <w:color w:val="FF0000"/>
          <w:sz w:val="32"/>
          <w:szCs w:val="32"/>
        </w:rPr>
        <w:t>Can</w:t>
      </w:r>
      <w:r w:rsidR="00384011">
        <w:rPr>
          <w:rFonts w:ascii="Times New Roman" w:hAnsi="Times New Roman" w:cs="Times New Roman"/>
          <w:color w:val="FF0000"/>
          <w:sz w:val="32"/>
          <w:szCs w:val="32"/>
        </w:rPr>
        <w:t xml:space="preserve"> and employee’s</w:t>
      </w:r>
      <w:r w:rsidR="00A718A0">
        <w:rPr>
          <w:rFonts w:ascii="Times New Roman" w:hAnsi="Times New Roman" w:cs="Times New Roman"/>
          <w:color w:val="FF0000"/>
          <w:sz w:val="32"/>
          <w:szCs w:val="32"/>
        </w:rPr>
        <w:t xml:space="preserve"> previous level of education have an impact on </w:t>
      </w:r>
      <w:r w:rsidR="00C059E6">
        <w:rPr>
          <w:rFonts w:ascii="Times New Roman" w:hAnsi="Times New Roman" w:cs="Times New Roman"/>
          <w:color w:val="FF0000"/>
          <w:sz w:val="32"/>
          <w:szCs w:val="32"/>
        </w:rPr>
        <w:t>succession</w:t>
      </w:r>
      <w:r w:rsidR="00DA41F3">
        <w:rPr>
          <w:rFonts w:ascii="Times New Roman" w:hAnsi="Times New Roman" w:cs="Times New Roman"/>
          <w:color w:val="FF0000"/>
          <w:sz w:val="32"/>
          <w:szCs w:val="32"/>
        </w:rPr>
        <w:t xml:space="preserve"> planning?</w:t>
      </w:r>
    </w:p>
    <w:p w14:paraId="587235C1" w14:textId="6274578B" w:rsidR="003605A2" w:rsidRDefault="00BE7F9A"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t xml:space="preserve">Objective </w:t>
      </w:r>
      <w:r>
        <w:rPr>
          <w:rFonts w:ascii="Times New Roman" w:hAnsi="Times New Roman" w:cs="Times New Roman"/>
          <w:b/>
          <w:bCs/>
          <w:color w:val="FF0000"/>
          <w:sz w:val="32"/>
          <w:szCs w:val="32"/>
        </w:rPr>
        <w:t>3</w:t>
      </w:r>
      <w:r w:rsidRPr="005E2923">
        <w:rPr>
          <w:rFonts w:ascii="Times New Roman" w:hAnsi="Times New Roman" w:cs="Times New Roman"/>
          <w:color w:val="FF0000"/>
          <w:sz w:val="32"/>
          <w:szCs w:val="32"/>
        </w:rPr>
        <w:t xml:space="preserve"> - </w:t>
      </w:r>
      <w:r w:rsidR="00C059E6">
        <w:rPr>
          <w:rFonts w:ascii="Times New Roman" w:hAnsi="Times New Roman" w:cs="Times New Roman"/>
          <w:color w:val="FF0000"/>
          <w:sz w:val="32"/>
          <w:szCs w:val="32"/>
        </w:rPr>
        <w:t>Are there other demographic features which have an impact such as age or gender?</w:t>
      </w:r>
    </w:p>
    <w:p w14:paraId="1169B228" w14:textId="77777777" w:rsidR="00C059E6" w:rsidRPr="003605A2" w:rsidRDefault="00C059E6" w:rsidP="004964FA">
      <w:pPr>
        <w:ind w:left="360"/>
        <w:jc w:val="both"/>
        <w:rPr>
          <w:rFonts w:ascii="Times New Roman" w:hAnsi="Times New Roman" w:cs="Times New Roman"/>
        </w:rPr>
      </w:pPr>
    </w:p>
    <w:p w14:paraId="7D86623E"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Validity Type</w:t>
      </w:r>
    </w:p>
    <w:p w14:paraId="6F62888F" w14:textId="30B70B60" w:rsidR="00704482" w:rsidRPr="00971B0A" w:rsidRDefault="00971B0A" w:rsidP="00CC19AF">
      <w:pPr>
        <w:ind w:left="360"/>
        <w:jc w:val="both"/>
        <w:rPr>
          <w:rFonts w:ascii="Times New Roman" w:hAnsi="Times New Roman" w:cs="Times New Roman"/>
          <w:sz w:val="36"/>
          <w:szCs w:val="36"/>
        </w:rPr>
      </w:pPr>
      <w:r>
        <w:rPr>
          <w:rFonts w:ascii="Times New Roman" w:hAnsi="Times New Roman" w:cs="Times New Roman"/>
          <w:sz w:val="36"/>
          <w:szCs w:val="36"/>
          <w:highlight w:val="yellow"/>
        </w:rPr>
        <w:t xml:space="preserve">Reference - </w:t>
      </w:r>
      <w:r w:rsidR="00704482" w:rsidRPr="00971B0A">
        <w:rPr>
          <w:rFonts w:ascii="Times New Roman" w:hAnsi="Times New Roman" w:cs="Times New Roman"/>
          <w:sz w:val="36"/>
          <w:szCs w:val="36"/>
          <w:highlight w:val="yellow"/>
        </w:rPr>
        <w:t>CHAPTER 11</w:t>
      </w:r>
      <w:r w:rsidRPr="00971B0A">
        <w:rPr>
          <w:rFonts w:ascii="Times New Roman" w:hAnsi="Times New Roman" w:cs="Times New Roman"/>
          <w:sz w:val="36"/>
          <w:szCs w:val="36"/>
          <w:highlight w:val="yellow"/>
        </w:rPr>
        <w:t xml:space="preserve"> of Ranjit Kumar’s book</w:t>
      </w:r>
    </w:p>
    <w:p w14:paraId="5BE7D5E0" w14:textId="63D4A248" w:rsidR="00CC19AF"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t>Considering the research methodology outlined above, it is possible to say that the most relevant components of validity relevant to this research are accuracy, currency, and bias.  It is however also possible to say all components of validity apply to the proposed research, some component’s more than others.  The concepts of accuracy and currency are explored below.</w:t>
      </w:r>
    </w:p>
    <w:p w14:paraId="6804C7F1" w14:textId="77777777" w:rsidR="00CC19AF" w:rsidRPr="00E2088D" w:rsidRDefault="00CC19AF" w:rsidP="00CC19AF">
      <w:pPr>
        <w:ind w:left="360"/>
        <w:jc w:val="both"/>
        <w:rPr>
          <w:rFonts w:ascii="Times New Roman" w:hAnsi="Times New Roman" w:cs="Times New Roman"/>
          <w:sz w:val="24"/>
          <w:szCs w:val="24"/>
        </w:rPr>
      </w:pPr>
    </w:p>
    <w:p w14:paraId="1A775307" w14:textId="77777777" w:rsidR="00CC19AF"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t xml:space="preserve">Accuracy in this instance relates to comprehensive the data statistically is.  In terms of primary data, accuracy does not apply as the data is not statistically based.  The data captured from interviews will need to be transcribed and included in the appendices of this report.  Furthermore, the main points and sentiments expressed will be used to verify if the proposed model will be useful or not. </w:t>
      </w:r>
    </w:p>
    <w:p w14:paraId="6EB8EB49" w14:textId="77777777" w:rsidR="00CC19AF" w:rsidRPr="00E2088D" w:rsidRDefault="00CC19AF" w:rsidP="00CC19AF">
      <w:pPr>
        <w:ind w:left="360"/>
        <w:jc w:val="both"/>
        <w:rPr>
          <w:rFonts w:ascii="Times New Roman" w:hAnsi="Times New Roman" w:cs="Times New Roman"/>
          <w:sz w:val="24"/>
          <w:szCs w:val="24"/>
        </w:rPr>
      </w:pPr>
    </w:p>
    <w:p w14:paraId="4727551E" w14:textId="77777777" w:rsidR="00CC19AF"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t>Currency in this instance is a potential barrier to the methodology of this research.  The author has chosen to use simulated data extracted from an educational institute learning management system.  The data was originally released in 2017 and contains data from 2013.  It is true to say that the data is not current, however, it closely mimics the data is contained within the company’s own LMS.  That being the case, the author has chosen to accept the risk to the validity of the results of this research paper.</w:t>
      </w:r>
    </w:p>
    <w:p w14:paraId="4AF934A4" w14:textId="77777777" w:rsidR="00CC19AF" w:rsidRPr="00E2088D" w:rsidRDefault="00CC19AF" w:rsidP="00CC19AF">
      <w:pPr>
        <w:ind w:left="360"/>
        <w:jc w:val="both"/>
        <w:rPr>
          <w:rFonts w:ascii="Times New Roman" w:hAnsi="Times New Roman" w:cs="Times New Roman"/>
          <w:sz w:val="24"/>
          <w:szCs w:val="24"/>
        </w:rPr>
      </w:pPr>
    </w:p>
    <w:p w14:paraId="55656220" w14:textId="77777777" w:rsidR="00CC19AF"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lastRenderedPageBreak/>
        <w:t xml:space="preserve">Bias has already been identified as a possible threat to validity when conducting in-depth interviews for primary research.  The author will attempt to limit bias by ensuring that there is a clear purpose of the interview which is communicated in advance.  By working with known participants there is already a degree of trust established between the parties to facilitate a frank discussion.  Finally, the author will create several prompts based on key research themes that will help guide the interview process and stay within the research area. </w:t>
      </w:r>
    </w:p>
    <w:p w14:paraId="2D724AB4" w14:textId="77777777" w:rsidR="00CC19AF" w:rsidRPr="00E2088D" w:rsidRDefault="00CC19AF" w:rsidP="00CC19AF">
      <w:pPr>
        <w:ind w:left="360"/>
        <w:jc w:val="both"/>
        <w:rPr>
          <w:rFonts w:ascii="Times New Roman" w:hAnsi="Times New Roman" w:cs="Times New Roman"/>
          <w:sz w:val="24"/>
          <w:szCs w:val="24"/>
        </w:rPr>
      </w:pPr>
    </w:p>
    <w:p w14:paraId="62B632FE" w14:textId="14A8B682" w:rsidR="00D420CB"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t>Although three components have been listed, it is not unreasonable to assert that other components may also become more apparent as this research progresses.</w:t>
      </w:r>
    </w:p>
    <w:p w14:paraId="097ED76C" w14:textId="77777777" w:rsidR="00CC19AF" w:rsidRPr="00E2088D" w:rsidRDefault="00CC19AF" w:rsidP="004964FA">
      <w:pPr>
        <w:ind w:left="360"/>
        <w:jc w:val="both"/>
        <w:rPr>
          <w:rFonts w:ascii="Times New Roman" w:hAnsi="Times New Roman" w:cs="Times New Roman"/>
          <w:sz w:val="24"/>
          <w:szCs w:val="24"/>
        </w:rPr>
      </w:pPr>
    </w:p>
    <w:p w14:paraId="2773D451"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Ethical Considerations</w:t>
      </w:r>
    </w:p>
    <w:p w14:paraId="26FE1321" w14:textId="77777777" w:rsidR="00E2088D" w:rsidRPr="00E2088D" w:rsidRDefault="00E2088D" w:rsidP="00E2088D">
      <w:pPr>
        <w:ind w:left="360"/>
        <w:jc w:val="both"/>
        <w:rPr>
          <w:rFonts w:ascii="Times New Roman" w:hAnsi="Times New Roman" w:cs="Times New Roman"/>
          <w:sz w:val="24"/>
          <w:szCs w:val="24"/>
        </w:rPr>
      </w:pPr>
      <w:r w:rsidRPr="00E2088D">
        <w:rPr>
          <w:rFonts w:ascii="Times New Roman" w:hAnsi="Times New Roman" w:cs="Times New Roman"/>
          <w:sz w:val="24"/>
          <w:szCs w:val="24"/>
        </w:rPr>
        <w:t>As with all research, there are ethical considerations that will need to be planned for, some of which have been outlined above.</w:t>
      </w:r>
    </w:p>
    <w:p w14:paraId="7C309082" w14:textId="77777777" w:rsidR="00E2088D" w:rsidRPr="00E2088D" w:rsidRDefault="00E2088D" w:rsidP="00E2088D">
      <w:pPr>
        <w:ind w:left="360"/>
        <w:jc w:val="both"/>
        <w:rPr>
          <w:rFonts w:ascii="Times New Roman" w:hAnsi="Times New Roman" w:cs="Times New Roman"/>
          <w:sz w:val="24"/>
          <w:szCs w:val="24"/>
        </w:rPr>
      </w:pPr>
    </w:p>
    <w:p w14:paraId="6E24BBEB" w14:textId="302BE7C3" w:rsidR="00E2088D" w:rsidRPr="00E2088D" w:rsidRDefault="00E2088D" w:rsidP="00E2088D">
      <w:pPr>
        <w:ind w:left="360"/>
        <w:jc w:val="both"/>
        <w:rPr>
          <w:rFonts w:ascii="Times New Roman" w:hAnsi="Times New Roman" w:cs="Times New Roman"/>
          <w:sz w:val="24"/>
          <w:szCs w:val="24"/>
        </w:rPr>
      </w:pPr>
      <w:r w:rsidRPr="00E2088D">
        <w:rPr>
          <w:rFonts w:ascii="Times New Roman" w:hAnsi="Times New Roman" w:cs="Times New Roman"/>
          <w:sz w:val="24"/>
          <w:szCs w:val="24"/>
        </w:rPr>
        <w:t xml:space="preserve">In respect of the scheduled interviews, participants have been asked to </w:t>
      </w:r>
      <w:r w:rsidR="00FB53EC">
        <w:rPr>
          <w:rFonts w:ascii="Times New Roman" w:hAnsi="Times New Roman" w:cs="Times New Roman"/>
          <w:sz w:val="24"/>
          <w:szCs w:val="24"/>
        </w:rPr>
        <w:t>take part</w:t>
      </w:r>
      <w:r w:rsidRPr="00E2088D">
        <w:rPr>
          <w:rFonts w:ascii="Times New Roman" w:hAnsi="Times New Roman" w:cs="Times New Roman"/>
          <w:sz w:val="24"/>
          <w:szCs w:val="24"/>
        </w:rPr>
        <w:t xml:space="preserve">, and have been given the option to withdraw their consent or have their data excluded at any stage of the process up to the final submission date. </w:t>
      </w:r>
      <w:r w:rsidR="00FB53EC">
        <w:rPr>
          <w:rFonts w:ascii="Times New Roman" w:hAnsi="Times New Roman" w:cs="Times New Roman"/>
          <w:sz w:val="24"/>
          <w:szCs w:val="24"/>
        </w:rPr>
        <w:t xml:space="preserve"> All interview participants </w:t>
      </w:r>
      <w:r w:rsidR="0015083B">
        <w:rPr>
          <w:rFonts w:ascii="Times New Roman" w:hAnsi="Times New Roman" w:cs="Times New Roman"/>
          <w:sz w:val="24"/>
          <w:szCs w:val="24"/>
        </w:rPr>
        <w:t xml:space="preserve">are over 18 years of age and have not disclosed any medical </w:t>
      </w:r>
      <w:r w:rsidR="00F50F53">
        <w:rPr>
          <w:rFonts w:ascii="Times New Roman" w:hAnsi="Times New Roman" w:cs="Times New Roman"/>
          <w:sz w:val="24"/>
          <w:szCs w:val="24"/>
        </w:rPr>
        <w:t xml:space="preserve">condition </w:t>
      </w:r>
      <w:r w:rsidR="0015083B">
        <w:rPr>
          <w:rFonts w:ascii="Times New Roman" w:hAnsi="Times New Roman" w:cs="Times New Roman"/>
          <w:sz w:val="24"/>
          <w:szCs w:val="24"/>
        </w:rPr>
        <w:t xml:space="preserve">or </w:t>
      </w:r>
      <w:r w:rsidR="00F50F53">
        <w:rPr>
          <w:rFonts w:ascii="Times New Roman" w:hAnsi="Times New Roman" w:cs="Times New Roman"/>
          <w:sz w:val="24"/>
          <w:szCs w:val="24"/>
        </w:rPr>
        <w:t xml:space="preserve">any </w:t>
      </w:r>
      <w:r w:rsidR="0015083B">
        <w:rPr>
          <w:rFonts w:ascii="Times New Roman" w:hAnsi="Times New Roman" w:cs="Times New Roman"/>
          <w:sz w:val="24"/>
          <w:szCs w:val="24"/>
        </w:rPr>
        <w:t xml:space="preserve">other prohibition that will limit their </w:t>
      </w:r>
      <w:r w:rsidR="007A0223">
        <w:rPr>
          <w:rFonts w:ascii="Times New Roman" w:hAnsi="Times New Roman" w:cs="Times New Roman"/>
          <w:sz w:val="24"/>
          <w:szCs w:val="24"/>
        </w:rPr>
        <w:t>ability</w:t>
      </w:r>
      <w:r w:rsidR="0015083B">
        <w:rPr>
          <w:rFonts w:ascii="Times New Roman" w:hAnsi="Times New Roman" w:cs="Times New Roman"/>
          <w:sz w:val="24"/>
          <w:szCs w:val="24"/>
        </w:rPr>
        <w:t xml:space="preserve"> to take part in the interview process. </w:t>
      </w:r>
      <w:r w:rsidR="00A2444C">
        <w:rPr>
          <w:rFonts w:ascii="Times New Roman" w:hAnsi="Times New Roman" w:cs="Times New Roman"/>
          <w:sz w:val="24"/>
          <w:szCs w:val="24"/>
        </w:rPr>
        <w:t xml:space="preserve"> No incentives have been given to any participant in order to gain their support in the research process.</w:t>
      </w:r>
      <w:r w:rsidR="0015083B">
        <w:rPr>
          <w:rFonts w:ascii="Times New Roman" w:hAnsi="Times New Roman" w:cs="Times New Roman"/>
          <w:sz w:val="24"/>
          <w:szCs w:val="24"/>
        </w:rPr>
        <w:t xml:space="preserve"> </w:t>
      </w:r>
      <w:r w:rsidR="00C75749">
        <w:rPr>
          <w:rFonts w:ascii="Times New Roman" w:hAnsi="Times New Roman" w:cs="Times New Roman"/>
          <w:sz w:val="24"/>
          <w:szCs w:val="24"/>
        </w:rPr>
        <w:t xml:space="preserve"> As an added measure, all</w:t>
      </w:r>
      <w:r w:rsidR="0015083B">
        <w:rPr>
          <w:rFonts w:ascii="Times New Roman" w:hAnsi="Times New Roman" w:cs="Times New Roman"/>
          <w:sz w:val="24"/>
          <w:szCs w:val="24"/>
        </w:rPr>
        <w:t xml:space="preserve"> </w:t>
      </w:r>
      <w:r w:rsidR="00195F5F">
        <w:rPr>
          <w:rFonts w:ascii="Times New Roman" w:hAnsi="Times New Roman" w:cs="Times New Roman"/>
          <w:sz w:val="24"/>
          <w:szCs w:val="24"/>
        </w:rPr>
        <w:t>i</w:t>
      </w:r>
      <w:r w:rsidRPr="00E2088D">
        <w:rPr>
          <w:rFonts w:ascii="Times New Roman" w:hAnsi="Times New Roman" w:cs="Times New Roman"/>
          <w:sz w:val="24"/>
          <w:szCs w:val="24"/>
        </w:rPr>
        <w:t xml:space="preserve">nterviews </w:t>
      </w:r>
      <w:r w:rsidR="00E72391">
        <w:rPr>
          <w:rFonts w:ascii="Times New Roman" w:hAnsi="Times New Roman" w:cs="Times New Roman"/>
          <w:sz w:val="24"/>
          <w:szCs w:val="24"/>
        </w:rPr>
        <w:t>have been</w:t>
      </w:r>
      <w:r w:rsidRPr="00E2088D">
        <w:rPr>
          <w:rFonts w:ascii="Times New Roman" w:hAnsi="Times New Roman" w:cs="Times New Roman"/>
          <w:sz w:val="24"/>
          <w:szCs w:val="24"/>
        </w:rPr>
        <w:t xml:space="preserve"> transcribed </w:t>
      </w:r>
      <w:r w:rsidR="00195F5F">
        <w:rPr>
          <w:rFonts w:ascii="Times New Roman" w:hAnsi="Times New Roman" w:cs="Times New Roman"/>
          <w:sz w:val="24"/>
          <w:szCs w:val="24"/>
        </w:rPr>
        <w:t xml:space="preserve">for completeness </w:t>
      </w:r>
      <w:r w:rsidRPr="00E2088D">
        <w:rPr>
          <w:rFonts w:ascii="Times New Roman" w:hAnsi="Times New Roman" w:cs="Times New Roman"/>
          <w:sz w:val="24"/>
          <w:szCs w:val="24"/>
        </w:rPr>
        <w:t xml:space="preserve">and included in the appendix </w:t>
      </w:r>
      <w:r w:rsidR="00195F5F">
        <w:rPr>
          <w:rFonts w:ascii="Times New Roman" w:hAnsi="Times New Roman" w:cs="Times New Roman"/>
          <w:sz w:val="24"/>
          <w:szCs w:val="24"/>
        </w:rPr>
        <w:t>of this document</w:t>
      </w:r>
      <w:r w:rsidRPr="00E2088D">
        <w:rPr>
          <w:rFonts w:ascii="Times New Roman" w:hAnsi="Times New Roman" w:cs="Times New Roman"/>
          <w:sz w:val="24"/>
          <w:szCs w:val="24"/>
        </w:rPr>
        <w:t xml:space="preserve">.  </w:t>
      </w:r>
      <w:r w:rsidR="00C75749">
        <w:rPr>
          <w:rFonts w:ascii="Times New Roman" w:hAnsi="Times New Roman" w:cs="Times New Roman"/>
          <w:sz w:val="24"/>
          <w:szCs w:val="24"/>
        </w:rPr>
        <w:t xml:space="preserve">In the event that </w:t>
      </w:r>
      <w:r w:rsidR="00FA5BC8">
        <w:rPr>
          <w:rFonts w:ascii="Times New Roman" w:hAnsi="Times New Roman" w:cs="Times New Roman"/>
          <w:sz w:val="24"/>
          <w:szCs w:val="24"/>
        </w:rPr>
        <w:t>any</w:t>
      </w:r>
      <w:r w:rsidRPr="00E2088D">
        <w:rPr>
          <w:rFonts w:ascii="Times New Roman" w:hAnsi="Times New Roman" w:cs="Times New Roman"/>
          <w:sz w:val="24"/>
          <w:szCs w:val="24"/>
        </w:rPr>
        <w:t xml:space="preserve"> participant</w:t>
      </w:r>
      <w:r w:rsidR="00FA5BC8">
        <w:rPr>
          <w:rFonts w:ascii="Times New Roman" w:hAnsi="Times New Roman" w:cs="Times New Roman"/>
          <w:sz w:val="24"/>
          <w:szCs w:val="24"/>
        </w:rPr>
        <w:t>s as any</w:t>
      </w:r>
      <w:r w:rsidRPr="00E2088D">
        <w:rPr>
          <w:rFonts w:ascii="Times New Roman" w:hAnsi="Times New Roman" w:cs="Times New Roman"/>
          <w:sz w:val="24"/>
          <w:szCs w:val="24"/>
        </w:rPr>
        <w:t xml:space="preserve"> questions at the end of the interview process, or in the time up to the submission date, the author </w:t>
      </w:r>
      <w:r w:rsidR="00E72391">
        <w:rPr>
          <w:rFonts w:ascii="Times New Roman" w:hAnsi="Times New Roman" w:cs="Times New Roman"/>
          <w:sz w:val="24"/>
          <w:szCs w:val="24"/>
        </w:rPr>
        <w:t xml:space="preserve">has outlined a communication process that </w:t>
      </w:r>
      <w:r w:rsidRPr="00E2088D">
        <w:rPr>
          <w:rFonts w:ascii="Times New Roman" w:hAnsi="Times New Roman" w:cs="Times New Roman"/>
          <w:sz w:val="24"/>
          <w:szCs w:val="24"/>
        </w:rPr>
        <w:t xml:space="preserve">will </w:t>
      </w:r>
      <w:r w:rsidR="00E72391">
        <w:rPr>
          <w:rFonts w:ascii="Times New Roman" w:hAnsi="Times New Roman" w:cs="Times New Roman"/>
          <w:sz w:val="24"/>
          <w:szCs w:val="24"/>
        </w:rPr>
        <w:t xml:space="preserve">allow for speedy </w:t>
      </w:r>
      <w:r w:rsidRPr="00E2088D">
        <w:rPr>
          <w:rFonts w:ascii="Times New Roman" w:hAnsi="Times New Roman" w:cs="Times New Roman"/>
          <w:sz w:val="24"/>
          <w:szCs w:val="24"/>
        </w:rPr>
        <w:t>reso</w:t>
      </w:r>
      <w:r w:rsidR="00E72391">
        <w:rPr>
          <w:rFonts w:ascii="Times New Roman" w:hAnsi="Times New Roman" w:cs="Times New Roman"/>
          <w:sz w:val="24"/>
          <w:szCs w:val="24"/>
        </w:rPr>
        <w:t>lution to</w:t>
      </w:r>
      <w:r w:rsidRPr="00E2088D">
        <w:rPr>
          <w:rFonts w:ascii="Times New Roman" w:hAnsi="Times New Roman" w:cs="Times New Roman"/>
          <w:sz w:val="24"/>
          <w:szCs w:val="24"/>
        </w:rPr>
        <w:t xml:space="preserve"> these queries as quickly and sensitively as possible.</w:t>
      </w:r>
    </w:p>
    <w:p w14:paraId="124A0768" w14:textId="77777777" w:rsidR="00E2088D" w:rsidRPr="00E2088D" w:rsidRDefault="00E2088D" w:rsidP="00E2088D">
      <w:pPr>
        <w:ind w:left="360"/>
        <w:jc w:val="both"/>
        <w:rPr>
          <w:rFonts w:ascii="Times New Roman" w:hAnsi="Times New Roman" w:cs="Times New Roman"/>
          <w:sz w:val="24"/>
          <w:szCs w:val="24"/>
        </w:rPr>
      </w:pPr>
    </w:p>
    <w:p w14:paraId="6231556E" w14:textId="592718B6" w:rsidR="00D420CB" w:rsidRPr="00E2088D" w:rsidRDefault="00E2088D" w:rsidP="00B83BE6">
      <w:pPr>
        <w:ind w:left="360"/>
        <w:jc w:val="both"/>
        <w:rPr>
          <w:rFonts w:ascii="Times New Roman" w:hAnsi="Times New Roman" w:cs="Times New Roman"/>
          <w:sz w:val="24"/>
          <w:szCs w:val="24"/>
        </w:rPr>
      </w:pPr>
      <w:r w:rsidRPr="00E2088D">
        <w:rPr>
          <w:rFonts w:ascii="Times New Roman" w:hAnsi="Times New Roman" w:cs="Times New Roman"/>
          <w:sz w:val="24"/>
          <w:szCs w:val="24"/>
        </w:rPr>
        <w:t>In respect of secondary data, due data protection and sensitivity issues the author decided to use dataset obtained from the Open University</w:t>
      </w:r>
      <w:r w:rsidR="00B83BE6">
        <w:rPr>
          <w:rFonts w:ascii="Times New Roman" w:hAnsi="Times New Roman" w:cs="Times New Roman"/>
          <w:sz w:val="24"/>
          <w:szCs w:val="24"/>
        </w:rPr>
        <w:t xml:space="preserve"> (OULAD)</w:t>
      </w:r>
      <w:r w:rsidR="00E72391">
        <w:rPr>
          <w:rFonts w:ascii="Times New Roman" w:hAnsi="Times New Roman" w:cs="Times New Roman"/>
          <w:sz w:val="24"/>
          <w:szCs w:val="24"/>
        </w:rPr>
        <w:t xml:space="preserve">. </w:t>
      </w:r>
      <w:r w:rsidRPr="00E2088D">
        <w:rPr>
          <w:rFonts w:ascii="Times New Roman" w:hAnsi="Times New Roman" w:cs="Times New Roman"/>
          <w:sz w:val="24"/>
          <w:szCs w:val="24"/>
        </w:rPr>
        <w:t xml:space="preserve"> This dataset was selected as it closely mimicked an extract of the LMS system used within the </w:t>
      </w:r>
      <w:r w:rsidR="008C5B52">
        <w:rPr>
          <w:rFonts w:ascii="Times New Roman" w:hAnsi="Times New Roman" w:cs="Times New Roman"/>
          <w:sz w:val="24"/>
          <w:szCs w:val="24"/>
        </w:rPr>
        <w:t xml:space="preserve">selected </w:t>
      </w:r>
      <w:r w:rsidRPr="00E2088D">
        <w:rPr>
          <w:rFonts w:ascii="Times New Roman" w:hAnsi="Times New Roman" w:cs="Times New Roman"/>
          <w:sz w:val="24"/>
          <w:szCs w:val="24"/>
        </w:rPr>
        <w:t xml:space="preserve">Company.  </w:t>
      </w:r>
      <w:r w:rsidR="00B83BE6">
        <w:rPr>
          <w:rFonts w:ascii="Times New Roman" w:hAnsi="Times New Roman" w:cs="Times New Roman"/>
          <w:sz w:val="24"/>
          <w:szCs w:val="24"/>
        </w:rPr>
        <w:t>The OULAD</w:t>
      </w:r>
      <w:r w:rsidRPr="00E2088D">
        <w:rPr>
          <w:rFonts w:ascii="Times New Roman" w:hAnsi="Times New Roman" w:cs="Times New Roman"/>
          <w:sz w:val="24"/>
          <w:szCs w:val="24"/>
        </w:rPr>
        <w:t xml:space="preserve"> </w:t>
      </w:r>
      <w:r w:rsidR="00B83BE6">
        <w:rPr>
          <w:rFonts w:ascii="Times New Roman" w:hAnsi="Times New Roman" w:cs="Times New Roman"/>
          <w:sz w:val="24"/>
          <w:szCs w:val="24"/>
        </w:rPr>
        <w:t xml:space="preserve">dataset contains more the 34000 data points which have already be </w:t>
      </w:r>
      <w:r w:rsidR="00AE3AB4">
        <w:rPr>
          <w:rFonts w:ascii="Times New Roman" w:hAnsi="Times New Roman" w:cs="Times New Roman"/>
          <w:sz w:val="24"/>
          <w:szCs w:val="24"/>
        </w:rPr>
        <w:t>anonymised</w:t>
      </w:r>
      <w:r w:rsidR="00B83BE6">
        <w:rPr>
          <w:rFonts w:ascii="Times New Roman" w:hAnsi="Times New Roman" w:cs="Times New Roman"/>
          <w:sz w:val="24"/>
          <w:szCs w:val="24"/>
        </w:rPr>
        <w:t>, thus</w:t>
      </w:r>
      <w:r w:rsidR="00E84921">
        <w:rPr>
          <w:rFonts w:ascii="Times New Roman" w:hAnsi="Times New Roman" w:cs="Times New Roman"/>
          <w:sz w:val="24"/>
          <w:szCs w:val="24"/>
        </w:rPr>
        <w:t xml:space="preserve"> limiting any potential data breach.  The General Data </w:t>
      </w:r>
      <w:r w:rsidR="00AE3AB4">
        <w:rPr>
          <w:rFonts w:ascii="Times New Roman" w:hAnsi="Times New Roman" w:cs="Times New Roman"/>
          <w:sz w:val="24"/>
          <w:szCs w:val="24"/>
        </w:rPr>
        <w:t>Protection</w:t>
      </w:r>
      <w:r w:rsidR="00E84921">
        <w:rPr>
          <w:rFonts w:ascii="Times New Roman" w:hAnsi="Times New Roman" w:cs="Times New Roman"/>
          <w:sz w:val="24"/>
          <w:szCs w:val="24"/>
        </w:rPr>
        <w:t xml:space="preserve"> Regulations (GDPR) outline</w:t>
      </w:r>
      <w:r w:rsidR="00E05319">
        <w:rPr>
          <w:rFonts w:ascii="Times New Roman" w:hAnsi="Times New Roman" w:cs="Times New Roman"/>
          <w:sz w:val="24"/>
          <w:szCs w:val="24"/>
        </w:rPr>
        <w:t>s</w:t>
      </w:r>
      <w:r w:rsidR="00E84921">
        <w:rPr>
          <w:rFonts w:ascii="Times New Roman" w:hAnsi="Times New Roman" w:cs="Times New Roman"/>
          <w:sz w:val="24"/>
          <w:szCs w:val="24"/>
        </w:rPr>
        <w:t xml:space="preserve"> </w:t>
      </w:r>
      <w:r w:rsidR="00AE3AB4">
        <w:rPr>
          <w:rFonts w:ascii="Times New Roman" w:hAnsi="Times New Roman" w:cs="Times New Roman"/>
          <w:sz w:val="24"/>
          <w:szCs w:val="24"/>
        </w:rPr>
        <w:t>companies’</w:t>
      </w:r>
      <w:r w:rsidR="00E84921">
        <w:rPr>
          <w:rFonts w:ascii="Times New Roman" w:hAnsi="Times New Roman" w:cs="Times New Roman"/>
          <w:sz w:val="24"/>
          <w:szCs w:val="24"/>
        </w:rPr>
        <w:t xml:space="preserve"> requirements to </w:t>
      </w:r>
      <w:r w:rsidR="007E4DF0">
        <w:rPr>
          <w:rFonts w:ascii="Times New Roman" w:hAnsi="Times New Roman" w:cs="Times New Roman"/>
          <w:sz w:val="24"/>
          <w:szCs w:val="24"/>
        </w:rPr>
        <w:t xml:space="preserve">protect the private data of individuals.  It also </w:t>
      </w:r>
      <w:r w:rsidR="00AE3AB4">
        <w:rPr>
          <w:rFonts w:ascii="Times New Roman" w:hAnsi="Times New Roman" w:cs="Times New Roman"/>
          <w:sz w:val="24"/>
          <w:szCs w:val="24"/>
        </w:rPr>
        <w:t>enshrines</w:t>
      </w:r>
      <w:r w:rsidR="007E4DF0">
        <w:rPr>
          <w:rFonts w:ascii="Times New Roman" w:hAnsi="Times New Roman" w:cs="Times New Roman"/>
          <w:sz w:val="24"/>
          <w:szCs w:val="24"/>
        </w:rPr>
        <w:t xml:space="preserve"> the concept of privacy by design -where</w:t>
      </w:r>
      <w:r w:rsidR="00AE3AB4">
        <w:rPr>
          <w:rFonts w:ascii="Times New Roman" w:hAnsi="Times New Roman" w:cs="Times New Roman"/>
          <w:sz w:val="24"/>
          <w:szCs w:val="24"/>
        </w:rPr>
        <w:t xml:space="preserve"> anyone working </w:t>
      </w:r>
      <w:r w:rsidR="00E05319">
        <w:rPr>
          <w:rFonts w:ascii="Times New Roman" w:hAnsi="Times New Roman" w:cs="Times New Roman"/>
          <w:sz w:val="24"/>
          <w:szCs w:val="24"/>
        </w:rPr>
        <w:t>with,</w:t>
      </w:r>
      <w:r w:rsidR="00AE3AB4">
        <w:rPr>
          <w:rFonts w:ascii="Times New Roman" w:hAnsi="Times New Roman" w:cs="Times New Roman"/>
          <w:sz w:val="24"/>
          <w:szCs w:val="24"/>
        </w:rPr>
        <w:t xml:space="preserve"> or handling data needs to </w:t>
      </w:r>
      <w:r w:rsidR="00E05319">
        <w:rPr>
          <w:rFonts w:ascii="Times New Roman" w:hAnsi="Times New Roman" w:cs="Times New Roman"/>
          <w:sz w:val="24"/>
          <w:szCs w:val="24"/>
        </w:rPr>
        <w:t>have sufficient security measures in place to secure the data from</w:t>
      </w:r>
      <w:r w:rsidR="00022B9C">
        <w:rPr>
          <w:rFonts w:ascii="Times New Roman" w:hAnsi="Times New Roman" w:cs="Times New Roman"/>
          <w:sz w:val="24"/>
          <w:szCs w:val="24"/>
        </w:rPr>
        <w:t xml:space="preserve"> any potential risks.  The decision to use a widely available dataset instead of actual employee data a </w:t>
      </w:r>
      <w:r w:rsidR="00873A20">
        <w:rPr>
          <w:rFonts w:ascii="Times New Roman" w:hAnsi="Times New Roman" w:cs="Times New Roman"/>
          <w:sz w:val="24"/>
          <w:szCs w:val="24"/>
        </w:rPr>
        <w:t xml:space="preserve">key reason that OULAD was selected for analysis. </w:t>
      </w:r>
      <w:r w:rsidR="008A5DEF">
        <w:rPr>
          <w:rFonts w:ascii="Times New Roman" w:hAnsi="Times New Roman" w:cs="Times New Roman"/>
          <w:sz w:val="24"/>
          <w:szCs w:val="24"/>
        </w:rPr>
        <w:t xml:space="preserve"> As such, the author has attempted to minimise any potential risks to the compan</w:t>
      </w:r>
      <w:r w:rsidR="00C517EB">
        <w:rPr>
          <w:rFonts w:ascii="Times New Roman" w:hAnsi="Times New Roman" w:cs="Times New Roman"/>
          <w:sz w:val="24"/>
          <w:szCs w:val="24"/>
        </w:rPr>
        <w:t>y</w:t>
      </w:r>
      <w:r w:rsidR="008A5DEF">
        <w:rPr>
          <w:rFonts w:ascii="Times New Roman" w:hAnsi="Times New Roman" w:cs="Times New Roman"/>
          <w:sz w:val="24"/>
          <w:szCs w:val="24"/>
        </w:rPr>
        <w:t>’s data, whilst also maintaining compliance with the companies own internal GDR Procedures.</w:t>
      </w:r>
    </w:p>
    <w:p w14:paraId="38B30E49" w14:textId="77777777" w:rsidR="00E2088D" w:rsidRPr="00E2088D" w:rsidRDefault="00E2088D" w:rsidP="004964FA">
      <w:pPr>
        <w:ind w:left="360"/>
        <w:jc w:val="both"/>
        <w:rPr>
          <w:rFonts w:ascii="Times New Roman" w:hAnsi="Times New Roman" w:cs="Times New Roman"/>
          <w:sz w:val="24"/>
          <w:szCs w:val="24"/>
        </w:rPr>
      </w:pPr>
    </w:p>
    <w:p w14:paraId="5E4C7816" w14:textId="77777777" w:rsidR="00CD4FB9" w:rsidRPr="003605A2" w:rsidRDefault="002A54CB" w:rsidP="004964FA">
      <w:pPr>
        <w:pStyle w:val="Heading1"/>
        <w:numPr>
          <w:ilvl w:val="0"/>
          <w:numId w:val="35"/>
        </w:numPr>
        <w:jc w:val="both"/>
      </w:pPr>
      <w:r w:rsidRPr="003605A2">
        <w:lastRenderedPageBreak/>
        <w:t>Chapter 3: Literature Review</w:t>
      </w:r>
    </w:p>
    <w:p w14:paraId="34EFAC32" w14:textId="77777777" w:rsidR="00D10FA6" w:rsidRPr="003605A2" w:rsidRDefault="00D10FA6" w:rsidP="00D10FA6">
      <w:pPr>
        <w:spacing w:after="0"/>
        <w:ind w:left="426"/>
        <w:contextualSpacing/>
        <w:rPr>
          <w:rFonts w:ascii="Times New Roman" w:hAnsi="Times New Roman" w:cs="Times New Roman"/>
          <w:b/>
          <w:bCs/>
          <w:color w:val="auto"/>
        </w:rPr>
      </w:pPr>
    </w:p>
    <w:p w14:paraId="567603C4" w14:textId="22F53B46" w:rsidR="00CD4FB9" w:rsidRPr="003605A2" w:rsidRDefault="00CD4FB9" w:rsidP="00D10FA6">
      <w:pPr>
        <w:spacing w:after="0"/>
        <w:ind w:left="426"/>
        <w:contextualSpacing/>
        <w:rPr>
          <w:rFonts w:ascii="Times New Roman" w:hAnsi="Times New Roman" w:cs="Times New Roman"/>
          <w:b/>
          <w:bCs/>
          <w:color w:val="auto"/>
        </w:rPr>
      </w:pPr>
      <w:r w:rsidRPr="003605A2">
        <w:rPr>
          <w:rFonts w:ascii="Times New Roman" w:hAnsi="Times New Roman" w:cs="Times New Roman"/>
          <w:b/>
          <w:bCs/>
          <w:color w:val="auto"/>
        </w:rPr>
        <w:t>Introduction</w:t>
      </w:r>
    </w:p>
    <w:p w14:paraId="087B68D9" w14:textId="77777777" w:rsidR="00CD4FB9" w:rsidRPr="003605A2" w:rsidRDefault="00CD4FB9" w:rsidP="00D10FA6">
      <w:pPr>
        <w:spacing w:after="0"/>
        <w:ind w:left="426"/>
        <w:contextualSpacing/>
        <w:jc w:val="both"/>
        <w:rPr>
          <w:rFonts w:ascii="Times New Roman" w:hAnsi="Times New Roman" w:cs="Times New Roman"/>
          <w:color w:val="auto"/>
        </w:rPr>
      </w:pPr>
      <w:r w:rsidRPr="003605A2">
        <w:rPr>
          <w:rFonts w:ascii="Times New Roman" w:hAnsi="Times New Roman" w:cs="Times New Roman"/>
          <w:color w:val="auto"/>
        </w:rPr>
        <w:t>People analytics as defined by Ferrar et al (2021) is ‘</w:t>
      </w:r>
      <w:r w:rsidRPr="003605A2">
        <w:rPr>
          <w:rFonts w:ascii="Times New Roman" w:hAnsi="Times New Roman" w:cs="Times New Roman"/>
          <w:i/>
          <w:iCs/>
          <w:color w:val="auto"/>
        </w:rPr>
        <w:t>The analysis of employee and workforce data to reveal insights and provide recommendations to improve business outcomes</w:t>
      </w:r>
      <w:r w:rsidRPr="003605A2">
        <w:rPr>
          <w:rFonts w:ascii="Times New Roman" w:hAnsi="Times New Roman" w:cs="Times New Roman"/>
          <w:color w:val="auto"/>
        </w:rPr>
        <w:t>’.  Numerous authors outline the importance of using data analytics to empower business decisions within the Human Resources Function (Ferrar et al. 2021, Mattox et all 2020, Rasmussen and Ulrich 2015).  Rasmussen and Ulrich (2015) however point out the need to ask the ‘</w:t>
      </w:r>
      <w:r w:rsidRPr="003605A2">
        <w:rPr>
          <w:rFonts w:ascii="Times New Roman" w:hAnsi="Times New Roman" w:cs="Times New Roman"/>
          <w:i/>
          <w:iCs/>
          <w:color w:val="auto"/>
        </w:rPr>
        <w:t>right question</w:t>
      </w:r>
      <w:r w:rsidRPr="003605A2">
        <w:rPr>
          <w:rFonts w:ascii="Times New Roman" w:hAnsi="Times New Roman" w:cs="Times New Roman"/>
          <w:color w:val="auto"/>
        </w:rPr>
        <w:t xml:space="preserve">’ when reviewing data generated by HR and propose that this question should be incorporated into the end-to-end analytics process to identify and confirm the impact of people on decisions. </w:t>
      </w:r>
    </w:p>
    <w:p w14:paraId="0171FCDD" w14:textId="77777777" w:rsidR="00CD4FB9" w:rsidRPr="003605A2" w:rsidRDefault="00CD4FB9" w:rsidP="00D10FA6">
      <w:pPr>
        <w:pStyle w:val="ListParagraph"/>
        <w:spacing w:after="0"/>
        <w:ind w:left="426"/>
        <w:jc w:val="both"/>
        <w:rPr>
          <w:rFonts w:ascii="Times New Roman" w:hAnsi="Times New Roman" w:cs="Times New Roman"/>
          <w:color w:val="auto"/>
        </w:rPr>
      </w:pPr>
    </w:p>
    <w:p w14:paraId="0CFE6E53" w14:textId="77777777" w:rsidR="00CD4FB9" w:rsidRPr="003605A2" w:rsidRDefault="00CD4FB9" w:rsidP="00D10FA6">
      <w:pPr>
        <w:spacing w:after="0"/>
        <w:ind w:left="426"/>
        <w:contextualSpacing/>
        <w:jc w:val="both"/>
        <w:rPr>
          <w:rFonts w:ascii="Times New Roman" w:hAnsi="Times New Roman" w:cs="Times New Roman"/>
          <w:color w:val="auto"/>
        </w:rPr>
      </w:pPr>
      <w:r w:rsidRPr="003605A2">
        <w:rPr>
          <w:rFonts w:ascii="Times New Roman" w:hAnsi="Times New Roman" w:cs="Times New Roman"/>
          <w:color w:val="auto"/>
        </w:rPr>
        <w:t xml:space="preserve">Learning analytics on the other hand, focuses on the effectiveness of a learner’s experience and is routed in basic training evaluation models such as the Four Levels of Evaluation model developed by Don Kirkpatrick (Mattox et al 2020).  Specifically in this research paper, the author will focus on training provided solely within a corporate structure.  Using a Learning Management Systems (LMS) has provided an effective way of gathering, analysing and reporting on learning related data (Sin and Muthu, 2015, Arka et al 2022, Mattox et al 2020).  LMS’s such as Moodle have long been used in academic circles and have provided rich data sources in understanding how students learn and interact with systems (Sin and Muthu, 2015, Arka et al 2022). </w:t>
      </w:r>
    </w:p>
    <w:p w14:paraId="17DB16EF" w14:textId="77777777" w:rsidR="00CD4FB9" w:rsidRPr="003605A2" w:rsidRDefault="00CD4FB9" w:rsidP="00D10FA6">
      <w:pPr>
        <w:spacing w:after="0"/>
        <w:ind w:left="426"/>
        <w:contextualSpacing/>
        <w:rPr>
          <w:rFonts w:ascii="Times New Roman" w:hAnsi="Times New Roman" w:cs="Times New Roman"/>
          <w:color w:val="auto"/>
        </w:rPr>
      </w:pPr>
    </w:p>
    <w:p w14:paraId="4B0B9751" w14:textId="77777777" w:rsidR="00CD4FB9" w:rsidRPr="003605A2" w:rsidRDefault="00CD4FB9" w:rsidP="00D10FA6">
      <w:pPr>
        <w:spacing w:after="0"/>
        <w:ind w:left="426"/>
        <w:contextualSpacing/>
        <w:jc w:val="both"/>
        <w:rPr>
          <w:rFonts w:ascii="Times New Roman" w:hAnsi="Times New Roman" w:cs="Times New Roman"/>
          <w:color w:val="auto"/>
        </w:rPr>
      </w:pPr>
      <w:r w:rsidRPr="003605A2">
        <w:rPr>
          <w:rFonts w:ascii="Times New Roman" w:hAnsi="Times New Roman" w:cs="Times New Roman"/>
          <w:color w:val="auto"/>
        </w:rPr>
        <w:t>This paper is an attempt to identify if a link or relationship can be found between training undertaken by employees and area’s such as succession planning within a manufacturing environment.  Initial investigations into academic literature on the use of HR and learning data uncovered different themes which will be outlined in the following sections.</w:t>
      </w:r>
    </w:p>
    <w:p w14:paraId="16B8E15F" w14:textId="77777777" w:rsidR="00CD4FB9" w:rsidRPr="003605A2" w:rsidRDefault="00CD4FB9" w:rsidP="00D10FA6">
      <w:pPr>
        <w:pStyle w:val="ListParagraph"/>
        <w:spacing w:after="0"/>
        <w:ind w:left="360"/>
        <w:rPr>
          <w:rFonts w:ascii="Times New Roman" w:hAnsi="Times New Roman" w:cs="Times New Roman"/>
          <w:color w:val="auto"/>
        </w:rPr>
      </w:pPr>
    </w:p>
    <w:p w14:paraId="4DAABAB3" w14:textId="77777777" w:rsidR="00CD4FB9" w:rsidRPr="003605A2" w:rsidRDefault="00CD4FB9" w:rsidP="00D10FA6">
      <w:pPr>
        <w:pStyle w:val="ListParagraph"/>
        <w:spacing w:after="0"/>
        <w:ind w:left="432"/>
        <w:jc w:val="both"/>
        <w:rPr>
          <w:rFonts w:ascii="Times New Roman" w:hAnsi="Times New Roman" w:cs="Times New Roman"/>
          <w:b/>
          <w:bCs/>
          <w:color w:val="FF0000"/>
        </w:rPr>
      </w:pPr>
      <w:r w:rsidRPr="003605A2">
        <w:rPr>
          <w:rFonts w:ascii="Times New Roman" w:hAnsi="Times New Roman" w:cs="Times New Roman"/>
          <w:b/>
          <w:bCs/>
          <w:color w:val="FF0000"/>
        </w:rPr>
        <w:t xml:space="preserve">Themes of the Literature Review. </w:t>
      </w:r>
    </w:p>
    <w:p w14:paraId="29C93FEB" w14:textId="77777777" w:rsidR="00CD4FB9" w:rsidRPr="003605A2" w:rsidRDefault="00CD4FB9" w:rsidP="00D10FA6">
      <w:pPr>
        <w:spacing w:after="0"/>
        <w:ind w:left="432"/>
        <w:contextualSpacing/>
        <w:jc w:val="both"/>
        <w:rPr>
          <w:rFonts w:ascii="Times New Roman" w:hAnsi="Times New Roman" w:cs="Times New Roman"/>
          <w:color w:val="FF0000"/>
        </w:rPr>
      </w:pPr>
      <w:r w:rsidRPr="003605A2">
        <w:rPr>
          <w:rFonts w:ascii="Times New Roman" w:hAnsi="Times New Roman" w:cs="Times New Roman"/>
          <w:color w:val="FF0000"/>
        </w:rPr>
        <w:t xml:space="preserve">The Literature Review of academic and related papers helped to uncover several themes with the opportunity for further analysis of data held within the HR Department focusing specifically on data relating to learners.  How the analysis should be conducted was, as expected, discussed at length with different approaches being taken.  Four main themes that were identified by the author and have been outlined in more detail in the following sections. </w:t>
      </w:r>
    </w:p>
    <w:p w14:paraId="28A5DA83" w14:textId="77777777" w:rsidR="00CD4FB9" w:rsidRPr="003605A2" w:rsidRDefault="00CD4FB9" w:rsidP="00D10FA6">
      <w:pPr>
        <w:spacing w:after="0"/>
        <w:ind w:left="432"/>
        <w:contextualSpacing/>
        <w:jc w:val="both"/>
        <w:rPr>
          <w:rFonts w:ascii="Times New Roman" w:hAnsi="Times New Roman" w:cs="Times New Roman"/>
          <w:color w:val="auto"/>
        </w:rPr>
      </w:pPr>
    </w:p>
    <w:p w14:paraId="7DBC99A5" w14:textId="77777777" w:rsidR="00CD4FB9" w:rsidRPr="003605A2" w:rsidRDefault="00CD4FB9" w:rsidP="00D10FA6">
      <w:pPr>
        <w:pStyle w:val="ListParagraph"/>
        <w:spacing w:after="0"/>
        <w:ind w:left="432"/>
        <w:jc w:val="both"/>
        <w:rPr>
          <w:rFonts w:ascii="Times New Roman" w:hAnsi="Times New Roman" w:cs="Times New Roman"/>
          <w:b/>
          <w:bCs/>
          <w:color w:val="auto"/>
        </w:rPr>
      </w:pPr>
      <w:r w:rsidRPr="003605A2">
        <w:rPr>
          <w:rFonts w:ascii="Times New Roman" w:hAnsi="Times New Roman" w:cs="Times New Roman"/>
          <w:b/>
          <w:bCs/>
          <w:color w:val="auto"/>
        </w:rPr>
        <w:t xml:space="preserve">Opportunities for use of Human Resource Data </w:t>
      </w:r>
    </w:p>
    <w:p w14:paraId="475F48C6"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HR data provides a lot of opportunity for analysis within compan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zgHblns2","properties":{"formattedCitation":"(Rasmussen and Ulrich, 2015; Mattox II, Parskey and Hall, 2020; Ferrar and Green, 2021)","plainCitation":"(Rasmussen and Ulrich, 2015; Mattox II, Parskey and Hall, 2020;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 Mattox II, Parskey and Hall, 2020; 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Mattox et al (2020) in their book ‘</w:t>
      </w:r>
      <w:r w:rsidRPr="003605A2">
        <w:rPr>
          <w:rFonts w:ascii="Times New Roman" w:hAnsi="Times New Roman" w:cs="Times New Roman"/>
          <w:i/>
          <w:iCs/>
          <w:color w:val="auto"/>
        </w:rPr>
        <w:t>Learning Analytics</w:t>
      </w:r>
      <w:r w:rsidRPr="003605A2">
        <w:rPr>
          <w:rFonts w:ascii="Times New Roman" w:hAnsi="Times New Roman" w:cs="Times New Roman"/>
          <w:color w:val="auto"/>
        </w:rPr>
        <w:t xml:space="preserve">’ outline the pressure from business leaders to provide better and more insightful information in a timely manner.  The demand for information is coming not just from Senior Managers, but also from stakeholder who want to know more about the people function and how effective it 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PcVY3al","properties":{"formattedCitation":"(Topno, 2012; Mattox II, Parskey and Hall, 2020; Ferrar and Green, 2021)","plainCitation":"(Topno, 2012; Mattox II, Parskey and Hall, 2020; Ferrar and Green, 2021)","noteIndex":0},"citationItems":[{"id":104,"uris":["http://zotero.org/users/11537704/items/PPSFHZC7"],"itemData":{"id":104,"type":"article-journal","abstract":"Training and development enhances efficiency and develops a systematic way of performing duties and assigned tasks. Moreover it bridges the gap between job requirement and employees present specification. Training like any other organizational activity requires time, energy and money. It’s an investment in employees’ productivity and retention by providing for career progression and employees job satisfaction over the long time. Therefore the organisation needs to know whether their investment is being spent effectively or not. For this continuous evaluation of training and development is necessary. Evaluation of training and development means assessment of the impact of training on trainee’s performance and behaviour. The present paper is descriptive in nature falls under the category of general review for understanding the conceptual framework of evaluation, its needs and purpose and the various models adopted by organisation for evaluation purpose. Finally in conclusive remark paper suggests the most widely used model and what are the issues which lead to ignorance of evaluation as well as in the course of evaluation.","container-title":"IOSR Journal of Business and Management","DOI":"10.9790/487X-0521622","ISSN":"23197668, 2278487X","issue":"2","journalAbbreviation":"IOSRJBM","language":"en","page":"16-22","source":"DOI.org (Crossref)","title":"Evaluation of Training and Development: An Analysis of Various Models","title-short":"Evaluation of Training and Development","URL":"http://www.iosrjournals.org/iosr-jbm/papers/Vol5-issue2/B0521622.pdf","volume":"5","author":[{"family":"Topno","given":"Harshit"}],"accessed":{"date-parts":[["2023",5,8]]},"issued":{"date-parts":[["2012"]]}},"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opno, 2012; Mattox II, Parskey and Hall, 2020; 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David Ulrich outlines how people analytics can add value to companies by allowing teams to make informed decision led with data in support of the business (Ferrar and Green, 2021).  </w:t>
      </w:r>
    </w:p>
    <w:p w14:paraId="2D77BB42"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655798F5"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To balance out this desire, HR data is uniquely different from other types of data used for analys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MPB65BN6","properties":{"formattedCitation":"(Tambe, Cappelli and Yakubovich, 2019; Bankins, 2021)","plainCitation":"(Tambe, Cappelli and Yakubovich, 2019; Bankins, 2021)","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 Bankins,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By its nature,  data gathered by HR is formed of generally small datasets where events that companies want to model or predict are infrequent and nonstandard (for example dismissal of employees) or the data is subject to interpretation such as performance management where employees with different roles and responsibilities cannot easily be compared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Tf66NKp4","properties":{"formattedCitation":"(Chadwick and Dabu, 2009; Tambe, Cappelli and Yakubovich, 2019; Bankins, 2021)","plainCitation":"(Chadwick and Dabu, 2009; Tambe, Cappelli and Yakubovich, 2019; Bankins, 2021)","noteIndex":0},"citationItems":[{"id":116,"uris":["http://zotero.org/users/11537704/items/SXK9P6PR"],"itemData":{"id":116,"type":"article-journal","abstract":"We maintain that human resources are strategically significant in at least three cases, when these resources (1) help create traditional Ricardian rents; (2) function as components of organizational capabilities that generate nontraditional Ricardian rents; and (3) are the source of technological and managerial innovations that produce entrepreneurial rents. Human resource management (HRM) activities, on the other hand, assume strategic significance by supporting the three cases above through a process that we call managerial entrepreneurship. Furthermore, HRM takes on different forms when supporting each of these types of rents. Hence, this rent-based view has greater potential to help explain the contribution of human resources to firms' competitive advantages than approaches that are grounded in the resource-based view (RBV) of the firm, which primarily reflects the Ricardian view of rents. Moreover, a rent-based approach suggests fruitful new ways to address many of the theoretic challenges confronting the strategic human resource management (SHRM) literature.","container-title":"Organization Science","DOI":"10.1287/orsc.1080.0375","ISSN":"10477039","issue":"1","note":"publisher: INFORMS: Institute for Operations Research","page":"253-272","source":"EBSCOhost","title":"Human Resources, Human Resource Management, and the Competitive Advantage of Firms: Toward a More Comprehensive Model of Causal Linkages","title-short":"Human Resources, Human Resource Management, and the Competitive Advantage of Firms","URL":"https://search.ebscohost.com/login.aspx?direct=true&amp;db=bsh&amp;AN=36606885&amp;site=eds-live","volume":"20","author":[{"family":"Chadwick","given":"Clint"},{"family":"Dabu","given":"Adina"}],"accessed":{"date-parts":[["2023",5,8]]},"issued":{"date-parts":[["2009",2,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 xml:space="preserve">(Chadwick and Dabu, 2009; Tambe, Cappelli and </w:t>
      </w:r>
      <w:r w:rsidRPr="003605A2">
        <w:rPr>
          <w:rFonts w:ascii="Times New Roman" w:hAnsi="Times New Roman" w:cs="Times New Roman"/>
          <w:color w:val="auto"/>
        </w:rPr>
        <w:lastRenderedPageBreak/>
        <w:t>Yakubovich, 2019; Bankins,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other issue with HR data relates to external requirements on the company which are not evident in other functions.  For example, the recruitment process is influenced by internal factors such as the company’s own recruitment goals, as well as external ones such as the statutory landscap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8hEtAT3N","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is fact forces companies to limit the use of historical data such as recruitment data as it’s use could make incorrect predictions based on outdated information, or based on practices that are no longer the sam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fim9TGv","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 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As Bhardwaj et al (2019) stated ‘</w:t>
      </w:r>
      <w:r w:rsidRPr="003605A2">
        <w:rPr>
          <w:rFonts w:ascii="Times New Roman" w:hAnsi="Times New Roman" w:cs="Times New Roman"/>
          <w:i/>
          <w:iCs/>
          <w:color w:val="auto"/>
        </w:rPr>
        <w:t>Human resource analytics is an area of study that uses the mix of art and science on human capital in order to get measurable return on investment</w:t>
      </w:r>
      <w:r w:rsidRPr="003605A2">
        <w:rPr>
          <w:rFonts w:ascii="Times New Roman" w:hAnsi="Times New Roman" w:cs="Times New Roman"/>
          <w:color w:val="auto"/>
        </w:rPr>
        <w:t xml:space="preserv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doTgwFg","properties":{"formattedCitation":"(Bhardwaj and Patnaik, 2019)","plainCitation":"(Bhardwaj and Patnaik, 2019)","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Bhardwaj and Patnaik,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6C93E1DE"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004CECF3"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That being said, HR needs to prove its importance to the business, especially in terms of how impactful it’s action are on the overall financial health of the company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TYBBQFZn","properties":{"unsorted":true,"formattedCitation":"(Dong, 2022; Losey, Meisinger and Ulrich, 2005)","plainCitation":"(Dong, 2022; Losey, Meisinger and Ulrich, 2005)","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rPr>
        <w:t>(Dong, 2022; Losey, Meisinger and Ulrich, 200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121).  In monetary terms analysis has shown that small changes to processes can make cost savings for the business such as implementing training reminders to cut down on the amount of time to complete induction, or to uncover a link between engagement data and business performan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HY1gQfE3","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4).  There is an opportunity for data analytics within HR, whilst also recognising the need for help from HR experts to interpret the results of any analys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ZyPsQTtC","properties":{"formattedCitation":"(Edwards and Edwards, 2019)","plainCitation":"(Edwards and Edwards, 2019)","noteIndex":0},"citationItems":[{"id":128,"uris":["http://zotero.org/users/11537704/items/R2JHNS5M"],"itemData":{"id":128,"type":"book","edition":"2nd","ISBN":"978-0-7494-8444-6","title":"Preditice HR Analytics","author":[{"family":"Edwards","given":"Martin R"},{"family":"Edwards","given":"Kirsten"}],"issued":{"date-parts":[["2019"]]}}}],"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dwards and Edwards,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 (pp. 5).  In truth HR need to refocus their role to become a ‘strategic partner’ of the business helping it to achieve its strategic goal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KwrpBqNL","properties":{"unsorted":true,"formattedCitation":"(Bhardwaj and Patnaik, 2019; Dahlbom {\\i{}et al.}, 2020; Losey, Meisinger and Ulrich, 2005)","plainCitation":"(Bhardwaj and Patnaik, 2019; Dahlbom et al., 2020; Losey, Meisinger and Ulrich, 2005)","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label":"page"},{"id":163,"uris":["http://zotero.org/users/11537704/items/BEMQDBX3"],"itemData":{"id":163,"type":"article-journal","abstract":"Purpose The purpose of this paper is to focus on how the HR function takes advantage of human resource analytics (HRA), including big data (BD), and discuss factors hindering HRA and data utilization. Moreover, the authors discuss the implications of the HRA-induced role transformation of the human resource (HR) function. Design/methodology/approach This is an explorative case study based on qualitative interviews in nine leading Finnish companies. Findings The results indicate that both technical and human obstacles, operating with very basic HR processes and traditional information systems and poor data quality, hinder adoption of advanced HRA. This, combined with lacking skills in analytics and business understanding, inability to go beyond reporting, misconceptions related to BD and traditional compliance-oriented HR culture pose further challenges for the data analytics capacity and business partner role of the HR function. Senior executives expect no significant advancements of HRA, while HR professionals saw potential value in BD, although skepticism was not uncommon. The results point toward a need for increased cooperation with data analysts and HR professionals in provision and understanding the HR-related data for business-related decision making. Furthermore, cultural change and organizational redesign may be called for, in addition to overcoming technological obstacles related to BD, for it to have an impact on HR practices. HRA utilization and role transition of the HR function seem closely related and this transformation can be mutually reinforcing. Originality/value This study provides and theorizes explorative data on HRA within a group of some of the largest Finnish companies, pointing toward an immature state of the art in BD and HRA utilization and there being a relationship between HRA and the role transition of the HR function in organizations.","container-title":"Baltic Journal of Management","DOI":"10.1108/BJM-11-2018-0393","ISSN":"1746-5265","issue":"1","note":"publisher: Emerald Publishing Limited","page":"120-138","source":"Emerald Insight","title":"Big data and HR analytics in the digital era","URL":"https://doi.org/10.1108/BJM-11-2018-0393","volume":"15","author":[{"family":"Dahlbom","given":"Pauli"},{"family":"Siikanen","given":"Noora"},{"family":"Sajasalo","given":"Pasi"},{"family":"Jarvenpää","given":"Marko"}],"accessed":{"date-parts":[["2023",5,14]]},"issued":{"date-parts":[["2020",1,1]]}},"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Bhardwaj and Patnaik, 2019; Dahlbom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0; Losey, Meisinger and Ulrich, 200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150).  Academics are aligned on the need for HR to upskill and become ‘ambassadors’ for data analytics as a means of driving data driven decision making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zX0phGLR","properties":{"formattedCitation":"(Martin, 2019)","plainCitation":"(Martin, 2019)","noteIndex":0},"citationItems":[{"id":147,"uris":["http://zotero.org/users/11537704/items/7Y2ED3TA"],"itemData":{"id":147,"type":"article-journal","container-title":"Workforce Solutions Review","ISSN":"21546975","issue":"3","note":"publisher: Futura Publishing Inc.","page":"24-27","source":"EBSCOhost","title":"Leading Practices to Upskill HRBPs as Ambassadors for People Analytics","URL":"https://search.ebscohost.com/login.aspx?direct=true&amp;db=bsh&amp;AN=140284586&amp;site=eds-live","volume":"10","author":[{"family":"Martin","given":"Lexy"}],"accessed":{"date-parts":[["2023",5,14]]},"issued":{"date-parts":[["2019",7]]}}}],"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rtin,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222ADDF4"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61918B8B"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One could argue that the future for HR data is to become integrated into the wider information stream of the company as a method to identifying how individual’s performance affects the wider company performan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pYWWzP7","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 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Rasmussen et al (2015) outline that impactful HR analytics are about linking to strategic business operations rather than trying to identify patterns in big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ydQJquM","properties":{"formattedCitation":"(Rasmussen and Ulrich, 2015)","plainCitation":"(Rasmussen and Ulrich, 2015)","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Some academic’s espouse the opinion that to be used successfully, HR data must be taken away from the HR department for analys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NuudEqWf","properties":{"formattedCitation":"(Rasmussen and Ulrich, 2015; Ferrar and Green, 2021)","plainCitation":"(Rasmussen and Ulrich, 2015;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 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xperience in one case-study outlined by Ferrar et al (pp 20 - 26), recofirms that HR data is different to other types of data and to  successfully analyse it HR must be included in system development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9OHbbteo","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w:t>
      </w:r>
    </w:p>
    <w:p w14:paraId="27A33AAD"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3C0EB6E5"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Use of machine learning or artificial intelligence to supplement the HR decision making process is another growing theme within the data analysis raises ethical issues and questions which should be considered as part of this research.  Employee’s perception on the use of artificial intelligence </w:t>
      </w:r>
    </w:p>
    <w:p w14:paraId="1B8B43F0"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48BA125F"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Bankins et al (2021) has proposed a framework to help with the ethical implementation of artificial intelligence within an organisation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BGLWwpyB","properties":{"formattedCitation":"(Bankins, 2021)","plainCitation":"(Bankins, 2021)","noteIndex":0},"citationItems":[{"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rPr>
        <w:t>(Bankins, 2021)</w:t>
      </w:r>
      <w:r w:rsidRPr="003605A2">
        <w:rPr>
          <w:rFonts w:ascii="Times New Roman" w:hAnsi="Times New Roman" w:cs="Times New Roman"/>
          <w:color w:val="auto"/>
        </w:rPr>
        <w:fldChar w:fldCharType="end"/>
      </w:r>
      <w:r w:rsidRPr="003605A2">
        <w:rPr>
          <w:rFonts w:ascii="Times New Roman" w:hAnsi="Times New Roman" w:cs="Times New Roman"/>
          <w:color w:val="auto"/>
        </w:rPr>
        <w:t>.</w:t>
      </w:r>
    </w:p>
    <w:p w14:paraId="255FAB98"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5A712803" w14:textId="77777777" w:rsidR="00D10FA6"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Focusing on data gathered as part of the learning process and how such analysis might be completed is discussed in the following sections.</w:t>
      </w:r>
    </w:p>
    <w:p w14:paraId="51EC0F3F" w14:textId="77777777" w:rsidR="00D10FA6" w:rsidRPr="003605A2" w:rsidRDefault="00D10FA6" w:rsidP="00D10FA6">
      <w:pPr>
        <w:pStyle w:val="ListParagraph"/>
        <w:spacing w:after="0"/>
        <w:ind w:left="432"/>
        <w:jc w:val="both"/>
        <w:rPr>
          <w:rFonts w:ascii="Times New Roman" w:hAnsi="Times New Roman" w:cs="Times New Roman"/>
          <w:color w:val="auto"/>
        </w:rPr>
      </w:pPr>
    </w:p>
    <w:p w14:paraId="1736ABC7" w14:textId="4218F141" w:rsidR="00CD4FB9" w:rsidRPr="003605A2" w:rsidRDefault="00CD4FB9" w:rsidP="00D10FA6">
      <w:pPr>
        <w:pStyle w:val="ListParagraph"/>
        <w:spacing w:after="0"/>
        <w:ind w:left="432"/>
        <w:jc w:val="both"/>
        <w:rPr>
          <w:rFonts w:ascii="Times New Roman" w:hAnsi="Times New Roman" w:cs="Times New Roman"/>
          <w:b/>
          <w:bCs/>
          <w:color w:val="auto"/>
        </w:rPr>
      </w:pPr>
      <w:r w:rsidRPr="003605A2">
        <w:rPr>
          <w:rFonts w:ascii="Times New Roman" w:hAnsi="Times New Roman" w:cs="Times New Roman"/>
          <w:b/>
          <w:bCs/>
          <w:color w:val="auto"/>
        </w:rPr>
        <w:t>Learning Analytics</w:t>
      </w:r>
    </w:p>
    <w:p w14:paraId="27689F87"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A range of methods is used to create a dataset, and this is particularly true for online or distance learning (Sin and Muthu, 2015, Arka et al 2022).  Systems such as Moodle allow analysts to follow a student’s learning path through a module or full course (Sin and Muthu, 2015, Arka et al 2022).  Shen and Chi (2016) analysed how different levels of learners reacted to different methods of </w:t>
      </w:r>
      <w:r w:rsidRPr="003605A2">
        <w:rPr>
          <w:rFonts w:ascii="Times New Roman" w:hAnsi="Times New Roman" w:cs="Times New Roman"/>
          <w:color w:val="auto"/>
        </w:rPr>
        <w:lastRenderedPageBreak/>
        <w:t xml:space="preserve">learning using such online interactions.  In practice companies use systems such as LMS’ to collate learning data from employee interactions.  An LMS (a Learning Management System) is a system that allows companies to manage training within the company, which then allows companies to run reports, track training requirements, assign learnings etc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kQmQ99d","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The LMS Guidebook : Learning Management Systems Demystified</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Chapter 1).  The advantages of using such a system is advanced features such as dashboards and reports created displaying high-level overviews of the data contained within the LMS as well as the ability to interlink with existing systems within the HR department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0AcOAW8x","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The LMS Guidebook : Learning Management Systems Demystified</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amount of data incorporated into an LMS means that large datasets can potentially be extracted, and it may be necessary to use data mining techniques to focus such big data sources (Sin and Muthu, 2015, Arka et al 2022, Mattox et al 2021).  </w:t>
      </w:r>
    </w:p>
    <w:p w14:paraId="73BCB44A"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295D6834"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The advent of LMS systems has led to a culture of self-directed learning by employees within compan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ibBqAzV3","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The LMS Guidebook : Learning Management Systems Demystified</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Self-directed learning is where the employee is in charge of their own learning journey, a method of learning that is gaining traction in recent tim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cZgZBXgr","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drive to this new method of learning is coming from both companies as they roll out new technologies and employees themselves as they become more data savvy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6zSbz14","properties":{"formattedCitation":"(Mattox II, Parskey and Hall, 2020; Araka {\\i{}et al.}, 2022)","plainCitation":"(Mattox II, Parskey and Hall, 2020; Araka et al.,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Mattox II, Parskey and Hall, 2020; 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drive towards digitisation has only increased since the onset of Covid-19 and the need for companies and employees to adapt to increasing digital offering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K8o9Sytm","properties":{"formattedCitation":"(Almeida, Duarte Santos and Augusto Monteiro, 2020)","plainCitation":"(Almeida, Duarte Santos and Augusto Monteiro, 2020)","noteIndex":0},"citationItems":[{"id":166,"uris":["http://zotero.org/users/11537704/items/YXQ8NA7Y"],"itemData":{"id":166,"type":"article-journal","abstract":"COVID-19 has caused dramatic effects on the world economy, business activities, and people. But digitization is also helping many companies to adapt and overcome the current situation caused by COVID-19. The growth in the use of technology in the daily lives of people and companies to face this exceptional situation is an evidence of the digital acceleration process. This exploratory study analyzes the impact of digital transformation processes in three business areas: labor and social relations, marketing and sales, and technology. The impact of digitalization is expected to be transversal to each area and will encourage the emergence of new digital products and services based on the principle of flexibility. Additionally, new ways of working will foster the demand for new talent regardless of people's geographical location. Moreover, cybersecurity and privacy will become two key elements that will support the integrated development of the Internet of Things technology solutions, artificial intelligence, big data, and robotics.","container-title":"IEEE Engineering Management Review","DOI":"10.1109/EMR.2020.3013206","ISSN":"1937-4178","issue":"3","note":"event-title: IEEE Engineering Management Review","page":"97-103","source":"IEEE Xplore","title":"The Challenges and Opportunities in the Digitalization of Companies in a Post-COVID-19 World","volume":"48","author":[{"family":"Almeida","given":"Fernando"},{"family":"Duarte Santos","given":"José"},{"family":"Augusto Monteiro","given":"José"}],"issued":{"date-parts":[["2020"]]}}}],"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Almeida, Duarte Santos and Augusto Monteiro, 2020)</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Kokoc et al (2021) present the theory that by giving learners (employees) access to a dashboard to support their individual learning journey they will have more motivation to develop based on consistent feedback on their progres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Hnwap1m","properties":{"formattedCitation":"(Koko\\uc0\\u231{} and Altun, 2021)","plainCitation":"(Kokoç and Altun, 2021)","noteIndex":0},"citationItems":[{"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Kokoç and Altu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7F736D53"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0A361293"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The development of this new area of learning has given more scope to allow machine learning to analyse the resulting data to help predict different outcomes - especially within educational setting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rzpgoDFA","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alysis completed by academics chart learner performance against system access, and compare the results to final exam result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9oP4y87","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In companies, a different but similar approach is needed to gauge employee progress.  For clarity, learning analytics has many definitions, but the one used in this paper is that learning analytics is the method of collecting, analysing, interpreting and reporting data to inform and understand learning methods and environments with a view to making improvement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3ZxLEMcS","properties":{"formattedCitation":"(Mattox II, Parskey and Hall, 2020; Koko\\uc0\\u231{} and Altun, 2021; Araka {\\i{}et al.}, 2022; Mustafa Ya\\uc0\\u287{}c\\uc0\\u305{}, 2022)","plainCitation":"(Mattox II, Parskey and Hall, 2020; Kokoç and Altun, 2021; Araka et al., 2022; Mustafa Yağcı,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Mattox II, Parskey and Hall, 2020; Kokoç and Altun, 2021; 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ducational data mining has emerged as a new field in which to access learning data stored in data warehouses or data lakes and seeks to work to open learning data to new analysis method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aY00lNPk","properties":{"formattedCitation":"({\\i{}Learning Analytics \\uc0\\u8211{} A Growing Field and Community Engagement}, 2015; Araka {\\i{}et al.}, 2022; Mustafa Ya\\uc0\\u287{}c\\uc0\\u305{}, 2022)","plainCitation":"(Learning Analytics – A Growing Field and Community Engagement, 2015; 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id":151,"uris":["http://zotero.org/users/11537704/items/HFIEM8P2"],"itemData":{"id":151,"type":"webpage","abstract":"&lt;p&gt;This editorial discusses events that marked the period since the publication of the previous issue – the 5th International Conference on Learning Analytic...","container-title":"OpenAIRE - Explore","language":"en","title":"Learning Analytics – A Growing Field and Community Engagement","URL":"https://explore.openaire.eu/search/publication?pid=10.18608%2Fjla.2015.21.1","accessed":{"date-parts":[["2023",5,14]]},"issued":{"date-parts":[["201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Learning Analytics – A Growing Field and Community Engagement</w:t>
      </w:r>
      <w:r w:rsidRPr="003605A2">
        <w:rPr>
          <w:rFonts w:ascii="Times New Roman" w:hAnsi="Times New Roman" w:cs="Times New Roman"/>
          <w:color w:val="auto"/>
          <w:szCs w:val="24"/>
        </w:rPr>
        <w:t xml:space="preserve">, 2015; 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577349F9"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7CE9B49D"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Deloitte in their 2017 Global Human Capital Trends outline that HR leaders, and specifically Learning &amp; Development (L&amp;D) leaders should reassess how they think about employees learning journey and ‘inspire’ employees to develop deeper skills with a view to enabling employees to change positions within their respective compan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ZsqdfNd","properties":{"formattedCitation":"(\\uc0\\u8216{}2017 Deloitte Global Human Capital Trends\\uc0\\u8217{}, 2017)","plainCitation":"(‘2017 Deloitte Global Human Capital Trends’, 2017)","noteIndex":0},"citationItems":[{"id":162,"uris":["http://zotero.org/users/11537704/items/VNMI5NTW"],"itemData":{"id":162,"type":"article-journal","language":"en","source":"Zotero","title":"2017 Deloitte Global Human Capital Trends","issued":{"date-parts":[["2017"]]}}}],"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2017 Deloitte Global Human Capital Trends’,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36).  The Deloitte report goes on to outline a case study about AT&amp;T where they focus on career development for their employees and encourage them to change roles every four years as part of employees ongoing development (pp 36).  Numerous sources outline reasons that employee should ideally be seeking new experiences every three to five years such as keeping in touch with outside trends, that employees become comfortable with change as some of the key item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jhnZvo1L","properties":{"formattedCitation":"(Ryan, 2016; Christian, 2022)","plainCitation":"(Ryan, 2016; Christian, 2022)","noteIndex":0},"citationItems":[{"id":169,"uris":["http://zotero.org/users/11537704/items/WVC4M8ER"],"itemData":{"id":169,"type":"webpage","abstract":"Changing jobs more frequently is better for your career than hunkering down in one organization for years on end -- here are ten reasons why!","container-title":"Forbes","language":"en","note":"section: Careers - Old","title":"Ten Reasons Successful People Change Jobs More Often","URL":"https://www.forbes.com/sites/lizryan/2016/10/28/ten-reasons-successful-people-change-jobs-more-often/","author":[{"family":"Ryan","given":"Liz"}],"accessed":{"date-parts":[["2023",5,16]]},"issued":{"date-parts":[["2016"]]}},"label":"page"},{"id":173,"uris":["http://zotero.org/users/11537704/items/S97AM8SU"],"itemData":{"id":173,"type":"webpage","abstract":"Traditional thinking is that employees should stay at a company for the long term – or at least a few years. But many workers swiftly switching roles are earning greater career riches.","container-title":"bbc.com","language":"en","title":"The case for job hopping","URL":"https://www.bbc.com/worklife/article/20220720-the-case-for-job-hopping","author":[{"family":"Christian","given":"Alex"}],"accessed":{"date-parts":[["2023",5,16]]},"issued":{"date-parts":[["2022"]]}},"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yan, 2016; Christian,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2CC2DF1A"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150624D6" w14:textId="5834F5C0"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As outlined in the research objectives above, the succession planning process is critical to the business’ ability to develop its employees.  Huselid et al (2005) agree and outline that it is better to identify roles that are critical for the business and then spend time investing in the development of employees going into those roles to ensure that the right people are in place to drive the business forward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iVUwczHd","properties":{"formattedCitation":"(Huselid, Beatty and Becker, 2005)","plainCitation":"(Huselid, Beatty and Becker, 2005)","noteIndex":0},"citationItems":[{"id":143,"uris":["http://zotero.org/users/11537704/items/RRACXJV7"],"itemData":{"id":143,"type":"article-journal","abstract":"Companies simply can't afford to have \"A players\" in all positions. Rather, businesses need to adopt a portfolio approach to workforce management, systematically identifying their strategically important A positions, supporting B positions, and surplus C positions, then focusing disproportionate resources on making sure A players hold A positions. This is not as obvious as it may seem, because the three types of positions do not reflect corporate hierarchy, pay scales, or the level of difficulty in filling them. A positions are those that directly further company strategy and, less obviously, exhibit wide variation in the quality of the work done by the people who occupy them. Why variability? Because raising the average performance of individuals in these critical roles will pay huge dividends in corporate value. If a company like Nordstrom, for example, whose strategy depends on personalized service, were to improve the performance of its frontline sales associates, it could reap huge revenue benefits. B positions are those that support A positions or maintain company value, inattention to them could represent a significant downside risk. (Think how damaging it would be to an airline, for example, if the quality of its pilots were to drop.) Yet investing in them to the same degree as A positions is ill-advised because B positions don't offer an upside potential. (Pilots are already highly trained, so channeling resources into improving their performance would probably not create much competitive advantage.) And C positions? Companies should consider outsourcing them--or eliminating them. We all know that effective business strategy requires differentiating a firm's products and services in ways that create value for customers. Accomplishing this requires a differentiated workforce strategy, as well.","container-title":"Harvard Business Review","ISSN":"00178012","issue":"12","note":"publisher: Harvard Business School Publication Corp.","page":"110-117","source":"EBSCOhost","title":"A Players or A Positions?","URL":"https://search.ebscohost.com/login.aspx?direct=true&amp;db=bsh&amp;AN=18916545&amp;site=eds-live","volume":"83","author":[{"family":"Huselid","given":"Mark A."},{"family":"Beatty","given":"Richard W."},{"family":"Becker","given":"Brian E."}],"accessed":{"date-parts":[["2023",5,14]]},"issued":{"date-parts":[["2005",12]]}}}],"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Huselid, Beatty and Becker, 200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E84F92E" w14:textId="77777777" w:rsidR="00D10FA6" w:rsidRPr="003605A2" w:rsidRDefault="00D10FA6" w:rsidP="00D10FA6">
      <w:pPr>
        <w:pStyle w:val="ListParagraph"/>
        <w:spacing w:after="0"/>
        <w:ind w:left="432"/>
        <w:jc w:val="both"/>
        <w:rPr>
          <w:rFonts w:ascii="Times New Roman" w:hAnsi="Times New Roman" w:cs="Times New Roman"/>
          <w:color w:val="auto"/>
        </w:rPr>
      </w:pPr>
    </w:p>
    <w:p w14:paraId="27BFECED" w14:textId="77777777" w:rsidR="00CD4FB9" w:rsidRPr="003605A2" w:rsidRDefault="00CD4FB9" w:rsidP="00D10FA6">
      <w:pPr>
        <w:pStyle w:val="ListParagraph"/>
        <w:spacing w:after="0" w:line="276" w:lineRule="auto"/>
        <w:ind w:left="432"/>
        <w:jc w:val="both"/>
        <w:rPr>
          <w:rFonts w:ascii="Times New Roman" w:hAnsi="Times New Roman" w:cs="Times New Roman"/>
          <w:b/>
          <w:bCs/>
          <w:color w:val="auto"/>
        </w:rPr>
      </w:pPr>
      <w:r w:rsidRPr="003605A2">
        <w:rPr>
          <w:rFonts w:ascii="Times New Roman" w:hAnsi="Times New Roman" w:cs="Times New Roman"/>
          <w:b/>
          <w:bCs/>
          <w:color w:val="auto"/>
        </w:rPr>
        <w:t>Causal Discovery</w:t>
      </w:r>
    </w:p>
    <w:p w14:paraId="08F10902" w14:textId="77777777" w:rsidR="00CD4FB9" w:rsidRPr="003605A2" w:rsidRDefault="00CD4FB9" w:rsidP="00D10FA6">
      <w:pPr>
        <w:spacing w:after="0" w:line="276" w:lineRule="auto"/>
        <w:ind w:left="432"/>
        <w:contextualSpacing/>
        <w:jc w:val="both"/>
        <w:rPr>
          <w:rFonts w:ascii="Times New Roman" w:hAnsi="Times New Roman" w:cs="Times New Roman"/>
          <w:color w:val="auto"/>
        </w:rPr>
      </w:pPr>
      <w:r w:rsidRPr="003605A2">
        <w:rPr>
          <w:rFonts w:ascii="Times New Roman" w:hAnsi="Times New Roman" w:cs="Times New Roman"/>
          <w:color w:val="auto"/>
        </w:rPr>
        <w:t xml:space="preserve">Causal Discovery is an area of analysis that has been growing steadily in the last number of years and numerous authors have made a study of using causal algorithms to help identify and infer relationships within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cAteYaTa","properties":{"formattedCitation":"(Eberhardt, 2017; Malinsky and Danks, 2018)","plainCitation":"(Eberhardt, 2017; Malinsky and Danks, 2018)","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berhardt, 2017; 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berhardt (2017) outlines in his article ‘Introduction to the foundations of causal discovery’ that these so called ‘causal relations’ are thought-provoking because of how they can be used to illustrate how a system or process will react if an intervention is put in pla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PBrEHneF","properties":{"formattedCitation":"(Eberhardt, 2017)","plainCitation":"(Eberhardt, 2017)","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berhardt,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berhardt (2017) goes on to outline that when searching for a definition of causal discovery it is made up of three distinct elements - statistical inference (inference from data to the distribution ), causal discovery (inference of finding about the possible causal structure, given statistical quantities) and finally causal inference (is the deciding on the causal effects given the causal structure and associated quantit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HtNXdHI","properties":{"formattedCitation":"(Spirtes and Zhang, 2016; Eberhardt, 2017)","plainCitation":"(Spirtes and Zhang, 2016; Eberhardt, 2017)","noteIndex":0},"citationItems":[{"id":193,"uris":["http://zotero.org/users/11537704/items/USFCNQAN"],"itemData":{"id":193,"type":"article-journal","abstract":"This paper aims to give a broad coverage of central concepts and principles involved in automated causal inference and emerging approaches to causal discovery from i.i.d data and from time series. After reviewing concepts including manipulations, causal models, sample predictive modeling, causal predictive modeling, and structural equation models, we present the constraint-based approach to causal discovery, which relies on the conditional independence relationships in the data, and discuss the assumptions underlying its validity. We then focus on causal discovery based on structural equations models, in which a key issue is the identifiability of the causal structure implied by appropriately defined structural equation models: in the two-variable case, under what conditions (and why) is the causal direction between the two variables identifiable? We show that the independence between the error term and causes, together with appropriate structural constraints on the structural equation, makes it possible. Next, we report some recent advances in causal discovery from time series. Assuming that the causal relations are linear with nonGaussian noise, we mention two problems which are traditionally difficult to solve, namely causal discovery from subsampled data and that in the presence of confounding time series. Finally, we list a number of open questions in the field of causal discovery and inference.","container-title":"Applied Informatics","DOI":"10.1186/s40535-016-0018-x","ISSN":"2196-0089","issue":"1","journalAbbreviation":"Applied Informatics","page":"3","source":"BioMed Central","title":"Causal discovery and inference: concepts and recent methodological advances","title-short":"Causal discovery and inference","URL":"https://doi.org/10.1186/s40535-016-0018-x","volume":"3","author":[{"family":"Spirtes","given":"Peter"},{"family":"Zhang","given":"Kun"}],"accessed":{"date-parts":[["2023",5,16]]},"issued":{"date-parts":[["2016",2,18]]}},"label":"page"},{"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Spirtes and Zhang, 2016; Eberhardt,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21F33B17"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0B2E9F06" w14:textId="77777777" w:rsidR="00CD4FB9" w:rsidRPr="003605A2" w:rsidRDefault="00CD4FB9" w:rsidP="00D10FA6">
      <w:pPr>
        <w:pStyle w:val="ListParagraph"/>
        <w:spacing w:after="0" w:line="276" w:lineRule="auto"/>
        <w:ind w:left="432"/>
        <w:jc w:val="both"/>
        <w:rPr>
          <w:rFonts w:ascii="Times New Roman" w:hAnsi="Times New Roman" w:cs="Times New Roman"/>
          <w:color w:val="auto"/>
        </w:rPr>
      </w:pPr>
      <w:r w:rsidRPr="003605A2">
        <w:rPr>
          <w:rFonts w:ascii="Times New Roman" w:hAnsi="Times New Roman" w:cs="Times New Roman"/>
          <w:color w:val="auto"/>
        </w:rPr>
        <w:t xml:space="preserve">Causal relationships and structures can be displayed with the use of graphs such as the Directed Acyclic Graphs (DAG)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bXfEqZvS","properties":{"formattedCitation":"(Vowels, Cihan Camgoz and Bowden, 2023)","plainCitation":"(Vowels, Cihan Camgoz and Bowden, 2023)","noteIndex":0},"citationItems":[{"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Vowels, Cihan Camgoz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 example of a DAG graph used by Vowels et al (2023) is displayed in Figure 1 below.  The figure on the left-hand side indicates that B has an impact on both A and C, and that A also has an impact on A.  Applying the CMC theory to the figure on the right-hand side, the external values of Ua, Ub and Uc are found to all have a causal relationship. </w:t>
      </w:r>
    </w:p>
    <w:p w14:paraId="16976F77" w14:textId="77777777" w:rsidR="00CD4FB9" w:rsidRPr="003605A2" w:rsidRDefault="00CD4FB9" w:rsidP="00D10FA6">
      <w:pPr>
        <w:pStyle w:val="ListParagraph"/>
        <w:keepNext/>
        <w:spacing w:after="0" w:line="276" w:lineRule="auto"/>
        <w:ind w:left="884"/>
        <w:jc w:val="both"/>
        <w:rPr>
          <w:rFonts w:ascii="Times New Roman" w:hAnsi="Times New Roman" w:cs="Times New Roman"/>
          <w:color w:val="auto"/>
        </w:rPr>
      </w:pPr>
    </w:p>
    <w:p w14:paraId="4A9BEA3E" w14:textId="77777777" w:rsidR="00CD4FB9" w:rsidRPr="003605A2" w:rsidRDefault="00CD4FB9" w:rsidP="00D10FA6">
      <w:pPr>
        <w:pStyle w:val="ListParagraph"/>
        <w:keepNext/>
        <w:spacing w:after="0" w:line="276" w:lineRule="auto"/>
        <w:ind w:left="884"/>
        <w:jc w:val="both"/>
        <w:rPr>
          <w:rFonts w:ascii="Times New Roman" w:hAnsi="Times New Roman" w:cs="Times New Roman"/>
          <w:color w:val="auto"/>
        </w:rPr>
      </w:pPr>
      <w:r w:rsidRPr="003605A2">
        <w:rPr>
          <w:rFonts w:ascii="Times New Roman" w:hAnsi="Times New Roman" w:cs="Times New Roman"/>
          <w:noProof/>
          <w:color w:val="auto"/>
        </w:rPr>
        <w:drawing>
          <wp:inline distT="0" distB="0" distL="0" distR="0" wp14:anchorId="1BFED816" wp14:editId="1AB471DA">
            <wp:extent cx="4524375" cy="2262188"/>
            <wp:effectExtent l="0" t="0" r="0" b="5080"/>
            <wp:docPr id="662214033" name="Picture 662214033" descr="A picture containing sketch, diagram, drawing,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214033" name="Picture 1" descr="A picture containing sketch, diagram, drawing, circle&#10;&#10;Description automatically generated"/>
                    <pic:cNvPicPr/>
                  </pic:nvPicPr>
                  <pic:blipFill>
                    <a:blip r:embed="rId9"/>
                    <a:stretch>
                      <a:fillRect/>
                    </a:stretch>
                  </pic:blipFill>
                  <pic:spPr>
                    <a:xfrm>
                      <a:off x="0" y="0"/>
                      <a:ext cx="4529024" cy="2264512"/>
                    </a:xfrm>
                    <a:prstGeom prst="rect">
                      <a:avLst/>
                    </a:prstGeom>
                  </pic:spPr>
                </pic:pic>
              </a:graphicData>
            </a:graphic>
          </wp:inline>
        </w:drawing>
      </w:r>
    </w:p>
    <w:p w14:paraId="5A762756" w14:textId="4469054B" w:rsidR="00CD4FB9" w:rsidRPr="003605A2" w:rsidRDefault="00CD4FB9" w:rsidP="00D10FA6">
      <w:pPr>
        <w:pStyle w:val="Caption"/>
        <w:spacing w:after="0" w:line="276" w:lineRule="auto"/>
        <w:ind w:left="857"/>
        <w:contextualSpacing/>
        <w:jc w:val="both"/>
        <w:rPr>
          <w:rFonts w:ascii="Times New Roman" w:hAnsi="Times New Roman" w:cs="Times New Roman"/>
          <w:color w:val="auto"/>
        </w:rPr>
      </w:pPr>
      <w:r w:rsidRPr="003605A2">
        <w:rPr>
          <w:rFonts w:ascii="Times New Roman" w:hAnsi="Times New Roman" w:cs="Times New Roman"/>
          <w:color w:val="auto"/>
        </w:rPr>
        <w:t xml:space="preserve">Figur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SEQ Figure \* ARABIC </w:instrText>
      </w:r>
      <w:r w:rsidRPr="003605A2">
        <w:rPr>
          <w:rFonts w:ascii="Times New Roman" w:hAnsi="Times New Roman" w:cs="Times New Roman"/>
          <w:color w:val="auto"/>
        </w:rPr>
        <w:fldChar w:fldCharType="separate"/>
      </w:r>
      <w:r w:rsidR="00526333">
        <w:rPr>
          <w:rFonts w:ascii="Times New Roman" w:hAnsi="Times New Roman" w:cs="Times New Roman"/>
          <w:noProof/>
          <w:color w:val="auto"/>
        </w:rPr>
        <w:t>1</w:t>
      </w:r>
      <w:r w:rsidRPr="003605A2">
        <w:rPr>
          <w:rFonts w:ascii="Times New Roman" w:hAnsi="Times New Roman" w:cs="Times New Roman"/>
          <w:color w:val="auto"/>
        </w:rPr>
        <w:fldChar w:fldCharType="end"/>
      </w:r>
      <w:r w:rsidRPr="003605A2">
        <w:rPr>
          <w:rFonts w:ascii="Times New Roman" w:hAnsi="Times New Roman" w:cs="Times New Roman"/>
          <w:color w:val="auto"/>
        </w:rPr>
        <w:t>- Transitioning from a typical DAG representation (left) to a structural equation model (right). Grey vertices are unobserved/latent random variables.  Source - Vowels et al, 2023</w:t>
      </w:r>
    </w:p>
    <w:p w14:paraId="01CFEDC8"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20E1B579"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As can be observed, causal discovery is routed in statistics and relies heavily upon the Causal Markov Condition with refinement such as adapting to include nois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UlgzFR5","properties":{"formattedCitation":"(Eberhardt, 2017)","plainCitation":"(Eberhardt, 2017)","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berhardt,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concept of faithfulnes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m5qcd2xw","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d fairness in the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XRYmBaTd","properties":{"formattedCitation":"(Loftus {\\i{}et al.}, 2018)","plainCitation":"(Loftus et al., 2018)","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Loftus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o name but a few.  Malinsky et al (2017) define the Causal Markov Condition (CMC) as being ‘every variable X </w:t>
      </w:r>
      <w:r w:rsidRPr="003605A2">
        <w:rPr>
          <w:rFonts w:ascii="Times New Roman" w:hAnsi="Times New Roman" w:cs="Times New Roman"/>
          <w:color w:val="auto"/>
        </w:rPr>
        <w:lastRenderedPageBreak/>
        <w:t xml:space="preserve">in V (the set of variables in the causal graph) is independent of its non-effects conditional on its direct causes.  Malinsky et al (2017) goes on to explain Faithfulness as being ‘the only independencies among the variables in V are those entailed by the CMC’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a49rqgf1","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0DFBB60F"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0C84126D"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A point raised in articles reviewed for this case study is that ‘causation is not correlation’, which is very tru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MOI09LO","properties":{"formattedCitation":"(Xiao {\\i{}et al.}, 2022)","plainCitation":"(Xiao et al., 2022)","noteIndex":0},"citationItems":[{"id":48,"uris":["http://zotero.org/users/11537704/items/APYT7V44"],"itemData":{"id":48,"type":"article-journal","abstract":"Identifying urban vitality is the key to optimizing the urban structure. Previous studies on urban multisource data and urban vitality often assume that they follow a predefined (linear or nonlinear in terms of parameters) relationship, and few studies have explored the causality of urban multisource data on urban vitality. The existing machine learning methods often pay attention to the correlation in the data and ignore the causality. With the continuous emergence of new needs, its disadvantages gradually begin to appear and face a series of urgent problems in interpretability, robustness, and fairness. In this paper, we use a combination of causal inference and machine learning to deeply explore and analyze the causal effects of multisource data on the 16 administrative districts of Shanghai, taking Shanghai as an example. The analysis results show that each data indicator has different degrees of influence on the urban vitality of the 16 administrative districts of Shanghai, resulting in different heterogeneous effects, and through the analysis result, each administrative district can better optimize urban resources and improve urban vitality according to its situation. This discovery guides urban planning and has enlightenment significance for cities seeking construction facility investment and facility construction-oriented development.","container-title":"Wireless Communications and Mobile Computing","DOI":"10.1155/2022/5263376","ISSN":"1530-8669","language":"en","note":"publisher: Hindawi","page":"e5263376","source":"www.hindawi.com","title":"Exploring the Spatial Impact of Multisource Data on Urban Vitality: A Causal Machine Learning Method","title-short":"Exploring the Spatial Impact of Multisource Data on Urban Vitality","URL":"https://www.hindawi.com/journals/wcmc/2022/5263376/","volume":"2022","author":[{"family":"Xiao","given":"Zhixuan"},{"family":"Li","given":"Chengyi"},{"family":"Pan","given":"Shihua"},{"family":"Wei","given":"Gaoda"},{"family":"Tian","given":"Mengmeng"},{"family":"Hu","given":"Runjiu"}],"accessed":{"date-parts":[["2023",5,7]]},"issued":{"date-parts":[["2022",6,19]]}}}],"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Xiao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However researchers have put forward the idea that there are links between different variables (dependent and independent), and the study of causation allows for the identification of such relationships as well as the opportunity to estimate the size and / or magnitude of the relationship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6Et9nNE","properties":{"formattedCitation":"(Vowels, Cihan Camgoz and Bowden, 2023)","plainCitation":"(Vowels, Cihan Camgoz and Bowden, 2023)","noteIndex":0},"citationItems":[{"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Vowels, Cihan Camgoz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1C3A32F"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095815C6"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Tambe et al (2019) put forward the argument that the HR Department generally contains small datasets which may not be suitable to use to clearly identify relationships with the dataset, but applying causal discovery to the data allows the data analyst to infer relationship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WYk8g3tB","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is is further complicated by any decision to use historical data for analysis, the danger with is that historical HR data my unwittingly contain a bias towards non-traditional employees within a workplace such as a bias towards men against women where historical data is largely collected on male employees as women were underrepresented at the time period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vbFUrkB","properties":{"formattedCitation":"(Loftus {\\i{}et al.}, 2018; Tambe, Cappelli and Yakubovich, 2019; Vowels, Cihan Camgoz and Bowden, 2023)","plainCitation":"(Loftus et al., 2018; Tambe, Cappelli and Yakubovich, 2019; Vowels, Cihan Camgoz and Bowden, 2023)","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Loftus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18; Tambe, Cappelli and Yakubovich, 2019; Vowels, Cihan Camgoz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refore to limit potential bias when analysing HR data, whilst working with small datasets it is necessary to use other sources such as theory and prior research as a guide to identifying causal relation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9idU6UNH","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1347FC4A"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4BA64E91"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Tambe et al (2019) outline the benefits of using causal discovering and reasoning as a method for working with HR datasets, such allowing analysts to focus on the characteristics and behaviours of the variables in the dataset, decreasing the cost of data management as well as allowing users to articulate  and display the relations between variables also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qTqe6Rg","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 natural disadvantage to the use of causal discover and reasoning is that the results are open to interpretation depending on how the data is read, they also are not strong on being able to predict outcomes to quer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qONTzXA","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w:t>
      </w:r>
    </w:p>
    <w:p w14:paraId="4620E68B"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7739427A"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It is important to note that in some fields it is not ethical to seek causal relationships between variables, especially in scenarios where there may be ethical consideration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f5WlPiE","properties":{"formattedCitation":"(Eberhardt, 2017; Malinsky and Danks, 2018; Vowels, Cihan Camgoz and Bowden, 2023)","plainCitation":"(Eberhardt, 2017; Malinsky and Danks, 2018; Vowels, Cihan Camgoz and Bowden, 2023)","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berhardt, 2017; Malinsky and Danks, 2018; Vowels, Cihan Camgoz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6AB8364F" w14:textId="77777777" w:rsidR="00CD4FB9" w:rsidRPr="003605A2" w:rsidRDefault="00CD4FB9" w:rsidP="00D10FA6">
      <w:pPr>
        <w:pStyle w:val="ListParagraph"/>
        <w:spacing w:after="0" w:line="276" w:lineRule="auto"/>
        <w:ind w:left="1244"/>
        <w:jc w:val="both"/>
        <w:rPr>
          <w:rFonts w:ascii="Times New Roman" w:hAnsi="Times New Roman" w:cs="Times New Roman"/>
          <w:color w:val="auto"/>
        </w:rPr>
      </w:pPr>
    </w:p>
    <w:p w14:paraId="3808556F"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 xml:space="preserve">To facilitate causal discovery, several causal discovery algorithms have been developed to make the search for such casual relationships easier.  This is the next theme that the author will review, including what kind of analysis is typically used in conjunction with causal discovery is also outlined.  </w:t>
      </w:r>
    </w:p>
    <w:p w14:paraId="32C249E8"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p>
    <w:p w14:paraId="4EDD66F3"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Casual Search Algorithms</w:t>
      </w:r>
    </w:p>
    <w:p w14:paraId="1EC35950"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 xml:space="preserve">Causal search algorithms, as defined by Malinsky and Danks (2017) are used to investigate hypothesis-based relationships between variables for example A and B based on the context of event C.  They go on to explain that causal search algorithms are exactly the same as other better known analysis methods such as regression, the main difference being that assumption that  results can be expressed as a causal graph such as a DAG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vNDp3H8","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benefit of using causal search algorithms is they help explain questions like ‘what makes a person intelligent’ by displaying all possible </w:t>
      </w:r>
      <w:r w:rsidRPr="003605A2">
        <w:rPr>
          <w:rFonts w:ascii="Times New Roman" w:hAnsi="Times New Roman" w:cs="Times New Roman"/>
          <w:color w:val="auto"/>
        </w:rPr>
        <w:lastRenderedPageBreak/>
        <w:t xml:space="preserve">connections between subjects such as math, logic and writing test scores, leaving the analyst to select the best model based on the data and their own experien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H49Yh33","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7460E28"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p>
    <w:p w14:paraId="6599E1EE"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 xml:space="preserve">As expected, when applying causal search algorithms, there are a myriad of implementations possible, and some of these are detailed in the following sections. However, it would be helpful to understand the data preparation process that is recommended by Malinsky et al to help specifically with causal search algorithms.  The first step is to assume that variables are ‘semantically independent’, i.e that they are capable of being manipulated independently.  Therefore, it is important to remove any unnecessary or redundant variables before beginning analysis.  The second step / assumption is that variable is continuous or categorical in nature, therefore any mixed datasets should be ‘cleaned’ and with the recommendation that values be placed within a scale to minimise any potential bias that could occur in the results.  The third step is ensuring that any proxy or estimated values are as accurate as possible and of a single unobserved causal factor.  The fourth step is to consider the timeframe that the data collected represents - is it month by month / day by day etc as the analyst must be able to outline if the measurement are for the same individual or for different ones over time.  Finally, the fifth step is for the analyst to consider their own knowledge of potential causal relationship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Pn6ldBX","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5B7D59A6"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p>
    <w:p w14:paraId="72E52E9C"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Malinsky and Danks, (2018) also outline the different types of search algorithms that may be applied to data including:</w:t>
      </w:r>
    </w:p>
    <w:p w14:paraId="5D3A19CC"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Constraint based algorithms which display connections between the causal graphs and independencies that are found in the data.</w:t>
      </w:r>
    </w:p>
    <w:p w14:paraId="18FC7C28"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Score base algorithms which compares the models based on some measure of model fit such as the Bayesian Information Criterion.</w:t>
      </w:r>
    </w:p>
    <w:p w14:paraId="2933C43A"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Causal search algorithms with semi-parametric assumptions which allows the model to use the assumptions to display the relationships in more detail.</w:t>
      </w:r>
    </w:p>
    <w:p w14:paraId="41FBB9AA"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 xml:space="preserve">Clustering causal analogues which cluster variables as opposed to individuals.  This helps to show or imply patterns of ‘observed correlation. </w:t>
      </w:r>
    </w:p>
    <w:p w14:paraId="710E8B5E" w14:textId="77777777" w:rsidR="00CD4FB9" w:rsidRPr="003605A2" w:rsidRDefault="00CD4FB9" w:rsidP="00D10FA6">
      <w:pPr>
        <w:spacing w:after="0" w:line="276" w:lineRule="auto"/>
        <w:ind w:left="792"/>
        <w:contextualSpacing/>
        <w:jc w:val="both"/>
        <w:rPr>
          <w:rFonts w:ascii="Times New Roman" w:hAnsi="Times New Roman" w:cs="Times New Roman"/>
          <w:color w:val="auto"/>
        </w:rPr>
      </w:pPr>
    </w:p>
    <w:p w14:paraId="56058278"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Example so applying such causal search algorithms are outlined in the beginning with Mӓkelӓ et al who applied a constraint based algorithms to their paper on Earth system scienc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4Isr6yTI","properties":{"formattedCitation":"(M\\uc0\\u228{}kel\\uc0\\u228{} {\\i{}et al.}, 2022)","plainCitation":"(Mäkelä et al., 2022)","noteIndex":0},"citationItems":[{"id":46,"uris":["http://zotero.org/users/11537704/items/F2BXX8DA"],"itemData":{"id":46,"type":"article-journal","abstract":"In this note, we argue that the outputs of causal discovery algorithms should not usually be considered end results but rather starting points and hypotheses for further study. The incentive to explore this topic came from a recent study by Krich et al. (2020), which gives a good introduction to estimating causal networks in biosphere–atmosphere interaction but confines the scope by investigating the outcome of a single algorithm. We aim to give a broader perspective to this study and to illustrate how not only different algorithms but also different initial states and prior information of possible causal model structures affect the outcome. We provide a proof-of-concept demonstration of how to incorporate expert domain knowledge with causal structure discovery and remark on how to detect and take into account over-fitting and concept drift.","container-title":"Biogeosciences","DOI":"10.5194/bg-19-2095-2022","ISSN":"1726-4170","issue":"8","language":"English","note":"publisher: Copernicus GmbH","page":"2095-2099","source":"Copernicus Online Journals","title":"Technical note: Incorporating expert domain knowledge into causal structure discovery workflows","title-short":"Technical note","URL":"https://bg.copernicus.org/articles/19/2095/2022/","volume":"19","author":[{"family":"Mäkelä","given":"Jarmo"},{"family":"Melkas","given":"Laila"},{"family":"Mammarella","given":"Ivan"},{"family":"Nieminen","given":"Tuomo"},{"family":"Chandramouli","given":"Suyog"},{"family":"Savvides","given":"Rafael"},{"family":"Puolamäki","given":"Kai"}],"accessed":{"date-parts":[["2023",5,7]]},"issued":{"date-parts":[["2022",4,19]]}}}],"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Mäkelä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authors outline that knowledge experts can help beyond initial inputs and quality check the results by helping to interpret the results based on their own prior experience. </w:t>
      </w:r>
    </w:p>
    <w:p w14:paraId="2C6B1009"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2252E5F7"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Qui et al (2019) used fuzzy cognitive maps to display causal relationships in emergency cases as an effective way of modelling knowledge representation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jeQ8dtp","properties":{"formattedCitation":"(Qiu, Gu and Wang, 2019)","plainCitation":"(Qiu, Gu and Wang, 2019)","noteIndex":0},"citationItems":[{"id":37,"uris":["http://zotero.org/users/11537704/items/U4UEW7YA"],"itemData":{"id":37,"type":"article-journal","abstract":"Emergency case reasoning is essential to emergency management. In this paper, we propose a novel emergency case reasoning method based on fuzzy cognitive map (FCM), to model the inherent causal relationships in emergency cases. Specifically, we first obtain emergency domain elements and mine their association rules, by leveraging natural language processing technology and FT-Growth dada mining algorithm. We then design an effective algorithm to learn causal knowledge links from the gathered association rules. Finally, we construct an FCM regarding emergency events and show the reasoning process. Experiments on the gas explosion demonstrate that the proposed method can successfully model the internal causal relationships of emergency elements, and the development of the emergency event can be reflected by the reasoning process of the proposed method according to its varying variables of state. The proposed method can effectively inference and predict the tendency of emergency cases based on the reasoning process, which can further provide valuable decision supports to emergency responders.","container-title":"Procedia Computer Science","DOI":"10.1016/j.procs.2019.09.293","ISSN":"18770509","page":"1238-1245","source":"EBSCOhost","title":"Causal reasoning of emergency cases based on Fuzzy Cognitive Map","volume":"159","author":[{"family":"Qiu","given":"Jiangnan"},{"family":"Gu","given":"Wenjing"},{"family":"Wang","given":"Guangyuan"}],"issued":{"date-parts":[["2019",7]]}}}],"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Qiu, Gu and Wang,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614CED26"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5F32C263"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Dong (2022) proposes an integrated approach to analysis of HR data including use of neural networks, artificial intelligence etc in a proposal for an integrated system called the Human Resource Intelligence System (IHRM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w4bavTmN","properties":{"formattedCitation":"(Dong, 2022)","plainCitation":"(Dong, 2022)","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rPr>
        <w:t>(Dong, 2022)</w:t>
      </w:r>
      <w:r w:rsidRPr="003605A2">
        <w:rPr>
          <w:rFonts w:ascii="Times New Roman" w:hAnsi="Times New Roman" w:cs="Times New Roman"/>
          <w:color w:val="auto"/>
        </w:rPr>
        <w:fldChar w:fldCharType="end"/>
      </w:r>
    </w:p>
    <w:p w14:paraId="39584C46" w14:textId="77777777" w:rsidR="00CD4FB9" w:rsidRPr="003605A2" w:rsidRDefault="00CD4FB9" w:rsidP="00D10FA6">
      <w:pPr>
        <w:spacing w:after="0" w:line="276" w:lineRule="auto"/>
        <w:ind w:left="284"/>
        <w:contextualSpacing/>
        <w:rPr>
          <w:rFonts w:ascii="Times New Roman" w:hAnsi="Times New Roman" w:cs="Times New Roman"/>
          <w:color w:val="auto"/>
        </w:rPr>
      </w:pPr>
    </w:p>
    <w:p w14:paraId="0B72DA05"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Assaad and Devijer (2022) applied causal discovery to time series data sharing a number of different approaches to this type of analysis.  They outlined a number of issues applying theory to practice and warn that causal discovery and time series is still an active area for research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AtxDvXjC","properties":{"formattedCitation":"(Assaad, Devijver and Gaussier, 2022)","plainCitation":"(Assaad, Devijver and Gaussier, 2022)","noteIndex":0},"citationItems":[{"id":90,"uris":["http://zotero.org/users/11537704/items/VGP2XN93"],"itemData":{"id":90,"type":"article-journal","abstract":"We introduce in this survey the major concepts, models, and algorithms proposed so far to infer causal relations from observational time series, a task usually referred to as causal discovery in time series. To do so, after a description of the underlying concepts and modelling assumptions, we present different methods according to the family of approaches they belong to: Granger causality, constraint-based approaches, noise-based approaches, score-based approaches, logic-based approaches, topology-based approaches, and difference-based approaches. We then evaluate several representative methods to illustrate the behaviour of different families of approaches. This illustration is conducted on both artificial and real datasets, with different characteristics. The main conclusions one can draw from this survey is that causal discovery in times series is an active research field in which new methods (in every family of approaches) are regularly proposed, and that no family or method stands out in all situations. Indeed, they all rely on assumptions that may or may not be appropriate for a particular dataset.","container-title":"Journal of Artificial Intelligence Research","DOI":"10.1613/jair.1.13428","ISSN":"10769757","page":"767-819","source":"EBSCOhost","title":"Survey and Evaluation of Causal Discovery Methods for Time Series","volume":"73","author":[{"family":"Assaad","given":"Charles K."},{"family":"Devijver","given":"Emilie"},{"family":"Gaussier","given":"Eric"}],"issued":{"date-parts":[["2022",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Assaad, Devijver and Gaussier,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5022BB52" w14:textId="77777777" w:rsidR="00CD4FB9" w:rsidRPr="003605A2" w:rsidRDefault="00CD4FB9" w:rsidP="00D10FA6">
      <w:pPr>
        <w:spacing w:after="0" w:line="276" w:lineRule="auto"/>
        <w:ind w:left="284"/>
        <w:contextualSpacing/>
        <w:rPr>
          <w:rFonts w:ascii="Times New Roman" w:hAnsi="Times New Roman" w:cs="Times New Roman"/>
          <w:color w:val="auto"/>
        </w:rPr>
      </w:pPr>
    </w:p>
    <w:p w14:paraId="5F7919E5"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lastRenderedPageBreak/>
        <w:t xml:space="preserve">Peters et al (2014) suggest using structural equation models rather than graphs as being helpful in using noise in data to highlight causal relationships between variabl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V6qmcku","properties":{"formattedCitation":"(Peters {\\i{}et al.}, no date)","plainCitation":"(Peters et al., no date)","noteIndex":0},"citationItems":[{"id":185,"uris":["http://zotero.org/users/11537704/items/XKHAJNTH"],"itemData":{"id":185,"type":"article-journal","abstract":"We consider the problem of learning causal directed acyclic graphs from an observational joint distribution. One can use these graphs to predict the outcome of interventional experiments, from which data are often not available. We show that if the observational distribution follows a structural equation model with an additive noise structure, the directed acyclic graph becomes identiﬁable from the distribution under mild conditions. This constitutes an interesting alternative to traditional methods that assume faithfulness and identify only the Markov equivalence class of the graph, thus leaving some edges undirected. We provide practical algorithms for ﬁnitely many samples, RESIT (regression with subsequent independence test) and two methods based on an independence score. We prove that RESIT is correct in the population setting and provide an empirical evaluation.","language":"en","source":"Zotero","title":"Causal Discovery with Continuous Additive Noise Models","author":[{"family":"Peters","given":"Jonas"},{"family":"Mooij","given":"Joris M"},{"family":"Janzing","given":"Dominik"},{"family":"Scholkopf","given":"Bernhard"}]}}],"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Peters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no date)</w:t>
      </w:r>
      <w:r w:rsidRPr="003605A2">
        <w:rPr>
          <w:rFonts w:ascii="Times New Roman" w:hAnsi="Times New Roman" w:cs="Times New Roman"/>
          <w:color w:val="auto"/>
        </w:rPr>
        <w:fldChar w:fldCharType="end"/>
      </w:r>
    </w:p>
    <w:p w14:paraId="43E34F9E"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027229AF"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Finally, Kalainatha et al (2020) propose a method for using causal discovery within Python called the Casual Discovery toolbox (CDT)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tTuKGQM2","properties":{"formattedCitation":"(Kalainathan, Goudet and Dutta, no date)","plainCitation":"(Kalainathan, Goudet and Dutta, no date)","noteIndex":0},"citationItems":[{"id":176,"uris":["http://zotero.org/users/11537704/items/NSSZDGSY"],"itemData":{"id":176,"type":"article-journal","abstract":"This paper presents a new open source Python framework for causal discovery from observational data and domain background knowledge, aimed at causal graph and causal mechanism modeling. The Cdt package implements an end-to-end approach, recovering the direct dependencies (the skeleton of the causal graph) and the causal relationships between variables. It includes algorithms from the ‘Bnlearn’ (Scutari, 2018) and ‘Pcalg’ (Kalisch et al., 2018) packages, together with algorithms for pairwise causal discovery such as ANM (Hoyer et al., 2009). Cdt is available under the MIT License at https://github.com/FenTechSolutions/CausalDiscoveryToolbox.","language":"en","source":"Zotero","title":"Causal Discovery Toolbox: Uncovering causal relationships in Python","author":[{"family":"Kalainathan","given":"Diviyan"},{"family":"Goudet","given":"Olivier"},{"family":"Dutta","given":"Ritik"}]}}],"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Kalainathan, Goudet and Dutta, no date)</w:t>
      </w:r>
      <w:r w:rsidRPr="003605A2">
        <w:rPr>
          <w:rFonts w:ascii="Times New Roman" w:hAnsi="Times New Roman" w:cs="Times New Roman"/>
          <w:color w:val="auto"/>
        </w:rPr>
        <w:fldChar w:fldCharType="end"/>
      </w:r>
      <w:r w:rsidRPr="003605A2">
        <w:rPr>
          <w:rFonts w:ascii="Times New Roman" w:hAnsi="Times New Roman" w:cs="Times New Roman"/>
          <w:color w:val="auto"/>
        </w:rPr>
        <w:t>.  CDT is an open-source library that allows users to first graph dependencies and then apply causal discover algorithms.</w:t>
      </w:r>
    </w:p>
    <w:p w14:paraId="70B5C469"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083CE5F0"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In respect of training data, different techniques which were used by authors to complete the analysis are outlined in the articles reviewed.  Some of these techniques are outlined below:</w:t>
      </w:r>
    </w:p>
    <w:p w14:paraId="234DE10F" w14:textId="77777777" w:rsidR="00CD4FB9" w:rsidRPr="003605A2" w:rsidRDefault="00CD4FB9" w:rsidP="00D10FA6">
      <w:pPr>
        <w:pStyle w:val="ListParagraph"/>
        <w:numPr>
          <w:ilvl w:val="0"/>
          <w:numId w:val="9"/>
        </w:numPr>
        <w:spacing w:after="0" w:line="276" w:lineRule="auto"/>
        <w:ind w:left="1697" w:hanging="425"/>
        <w:jc w:val="both"/>
        <w:rPr>
          <w:rFonts w:ascii="Times New Roman" w:hAnsi="Times New Roman" w:cs="Times New Roman"/>
          <w:color w:val="auto"/>
        </w:rPr>
      </w:pPr>
      <w:r w:rsidRPr="003605A2">
        <w:rPr>
          <w:rFonts w:ascii="Times New Roman" w:hAnsi="Times New Roman" w:cs="Times New Roman"/>
          <w:color w:val="auto"/>
        </w:rPr>
        <w:t xml:space="preserve">clustering / classification techniqu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kWPuHUiQ","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p>
    <w:p w14:paraId="7DBFD11D" w14:textId="77777777" w:rsidR="00CD4FB9" w:rsidRPr="003605A2" w:rsidRDefault="00CD4FB9" w:rsidP="00D10FA6">
      <w:pPr>
        <w:pStyle w:val="ListParagraph"/>
        <w:numPr>
          <w:ilvl w:val="0"/>
          <w:numId w:val="9"/>
        </w:numPr>
        <w:spacing w:after="0" w:line="276" w:lineRule="auto"/>
        <w:ind w:left="1697" w:hanging="425"/>
        <w:jc w:val="both"/>
        <w:rPr>
          <w:rFonts w:ascii="Times New Roman" w:hAnsi="Times New Roman" w:cs="Times New Roman"/>
          <w:color w:val="auto"/>
        </w:rPr>
      </w:pPr>
      <w:r w:rsidRPr="003605A2">
        <w:rPr>
          <w:rFonts w:ascii="Times New Roman" w:hAnsi="Times New Roman" w:cs="Times New Roman"/>
          <w:color w:val="auto"/>
        </w:rPr>
        <w:t xml:space="preserve">data mining based on time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IwxcP8a","properties":{"formattedCitation":"(Araka {\\i{}et al.}, 2022)","plainCitation":"(Araka et al.,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2C64F7A" w14:textId="77777777" w:rsidR="00CD4FB9" w:rsidRPr="003605A2" w:rsidRDefault="00CD4FB9" w:rsidP="00D10FA6">
      <w:pPr>
        <w:pStyle w:val="ListParagraph"/>
        <w:numPr>
          <w:ilvl w:val="0"/>
          <w:numId w:val="9"/>
        </w:numPr>
        <w:spacing w:after="0" w:line="276" w:lineRule="auto"/>
        <w:ind w:left="1697" w:hanging="425"/>
        <w:jc w:val="both"/>
        <w:rPr>
          <w:rFonts w:ascii="Times New Roman" w:hAnsi="Times New Roman" w:cs="Times New Roman"/>
          <w:color w:val="auto"/>
        </w:rPr>
      </w:pPr>
      <w:r w:rsidRPr="003605A2">
        <w:rPr>
          <w:rFonts w:ascii="Times New Roman" w:hAnsi="Times New Roman" w:cs="Times New Roman"/>
          <w:color w:val="auto"/>
        </w:rPr>
        <w:t xml:space="preserve">Random forests / Support Vectors / Naïve Bayes techniqu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T40UMvQ","properties":{"formattedCitation":"(Mustafa Ya\\uc0\\u287{}c\\uc0\\u305{}, 2022)","plainCitation":"(Mustafa Yağcı, 2022)","noteIndex":0},"citationItems":[{"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Mustafa Yağcı, 2022)</w:t>
      </w:r>
      <w:r w:rsidRPr="003605A2">
        <w:rPr>
          <w:rFonts w:ascii="Times New Roman" w:hAnsi="Times New Roman" w:cs="Times New Roman"/>
          <w:color w:val="auto"/>
        </w:rPr>
        <w:fldChar w:fldCharType="end"/>
      </w:r>
    </w:p>
    <w:p w14:paraId="4CE3E498" w14:textId="77777777" w:rsidR="00CD4FB9" w:rsidRPr="003605A2" w:rsidRDefault="00CD4FB9" w:rsidP="00D10FA6">
      <w:pPr>
        <w:spacing w:after="0" w:line="276" w:lineRule="auto"/>
        <w:contextualSpacing/>
        <w:jc w:val="both"/>
        <w:rPr>
          <w:rFonts w:ascii="Times New Roman" w:hAnsi="Times New Roman" w:cs="Times New Roman"/>
          <w:color w:val="auto"/>
        </w:rPr>
      </w:pPr>
    </w:p>
    <w:p w14:paraId="5DC57CEC"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As is expected, several alternative means of analysis is possible, and the author will need to experiment to identify the method and / or algorithm that will give the best results for the individual dataset.</w:t>
      </w:r>
    </w:p>
    <w:p w14:paraId="7C56648A"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195BF72C"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Conclusion</w:t>
      </w:r>
    </w:p>
    <w:p w14:paraId="78262255"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Reviewing work by other authors is a key step in completing any analysis.  In this instance, the review was able to highlight the need for a more analytical mindset when considering HR data or learning data and outlined the benefits of same in terms of closer strategic connections to the business.  Opportunities exist for such data to be used to allow better decision making by business leaders, but the HR department must enable this by being ‘ambassadors’ for their data.  Systems such as an LMS should be used to leverage learning analysis within companies, as well as directing more effective and strategic learning outcomes-based on sound data analysis.  </w:t>
      </w:r>
    </w:p>
    <w:p w14:paraId="69FFFE6D"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1CD09D00"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Analysis of LMS data can be completed using several causal machine learning algorithms to produce causal models that best suit the data at hand.</w:t>
      </w:r>
    </w:p>
    <w:p w14:paraId="0A23D714" w14:textId="77777777" w:rsidR="00CD4FB9" w:rsidRPr="003605A2" w:rsidRDefault="00CD4FB9" w:rsidP="00D10FA6">
      <w:pPr>
        <w:spacing w:after="0" w:line="276" w:lineRule="auto"/>
        <w:contextualSpacing/>
        <w:jc w:val="both"/>
        <w:rPr>
          <w:rFonts w:ascii="Times New Roman" w:hAnsi="Times New Roman" w:cs="Times New Roman"/>
          <w:color w:val="auto"/>
        </w:rPr>
      </w:pPr>
    </w:p>
    <w:p w14:paraId="19EDE4FA" w14:textId="77777777" w:rsidR="00CD4FB9" w:rsidRPr="003605A2" w:rsidRDefault="00CD4FB9" w:rsidP="00CD4FB9">
      <w:pPr>
        <w:rPr>
          <w:rFonts w:ascii="Times New Roman" w:hAnsi="Times New Roman" w:cs="Times New Roman"/>
        </w:rPr>
      </w:pPr>
    </w:p>
    <w:p w14:paraId="52098252" w14:textId="55CD1409" w:rsidR="00CC19AF" w:rsidRDefault="002A54CB" w:rsidP="00EE6A1C">
      <w:pPr>
        <w:pStyle w:val="Heading1"/>
        <w:numPr>
          <w:ilvl w:val="0"/>
          <w:numId w:val="35"/>
        </w:numPr>
        <w:ind w:left="426"/>
        <w:jc w:val="both"/>
      </w:pPr>
      <w:r w:rsidRPr="003605A2">
        <w:t>Chapter 4: Methodology</w:t>
      </w:r>
    </w:p>
    <w:p w14:paraId="4062B301" w14:textId="77777777" w:rsidR="000F1AF8" w:rsidRDefault="000F1AF8" w:rsidP="009069C5">
      <w:pPr>
        <w:ind w:left="426"/>
      </w:pPr>
    </w:p>
    <w:p w14:paraId="10FF4520" w14:textId="091D20A7" w:rsidR="009069C5" w:rsidRPr="003376F1" w:rsidRDefault="00AF5301" w:rsidP="009069C5">
      <w:pPr>
        <w:ind w:left="426"/>
        <w:rPr>
          <w:b/>
          <w:bCs/>
        </w:rPr>
      </w:pPr>
      <w:r w:rsidRPr="003376F1">
        <w:rPr>
          <w:b/>
          <w:bCs/>
          <w:color w:val="FF0000"/>
          <w:sz w:val="32"/>
          <w:szCs w:val="32"/>
        </w:rPr>
        <w:t>Th</w:t>
      </w:r>
      <w:r w:rsidR="0047605B" w:rsidRPr="003376F1">
        <w:rPr>
          <w:b/>
          <w:bCs/>
          <w:color w:val="FF0000"/>
          <w:sz w:val="32"/>
          <w:szCs w:val="32"/>
        </w:rPr>
        <w:t xml:space="preserve">e purpose of this chapter is to outline the </w:t>
      </w:r>
      <w:r w:rsidR="0099202E" w:rsidRPr="003376F1">
        <w:rPr>
          <w:b/>
          <w:bCs/>
          <w:color w:val="FF0000"/>
          <w:sz w:val="32"/>
          <w:szCs w:val="32"/>
        </w:rPr>
        <w:t xml:space="preserve">process and </w:t>
      </w:r>
      <w:r w:rsidR="003376F1" w:rsidRPr="003376F1">
        <w:rPr>
          <w:b/>
          <w:bCs/>
          <w:color w:val="FF0000"/>
          <w:sz w:val="32"/>
          <w:szCs w:val="32"/>
        </w:rPr>
        <w:t>models used to complete the analysis.</w:t>
      </w:r>
      <w:r w:rsidR="0047605B" w:rsidRPr="003376F1">
        <w:rPr>
          <w:b/>
          <w:bCs/>
        </w:rPr>
        <w:t xml:space="preserve"> </w:t>
      </w:r>
    </w:p>
    <w:p w14:paraId="4B370611" w14:textId="7F25B904" w:rsidR="00FC0493" w:rsidRDefault="00FC0493" w:rsidP="003376F1">
      <w:pPr>
        <w:ind w:left="426"/>
      </w:pPr>
    </w:p>
    <w:p w14:paraId="1A84887A" w14:textId="768B7383" w:rsidR="00C7660B" w:rsidRDefault="00FE3B02" w:rsidP="005E0E54">
      <w:pPr>
        <w:ind w:left="426"/>
      </w:pPr>
      <w:r>
        <w:t xml:space="preserve">Chapter 3 </w:t>
      </w:r>
      <w:r w:rsidR="00B47644">
        <w:t xml:space="preserve">provides a strong foundation </w:t>
      </w:r>
      <w:r w:rsidR="00DB0350">
        <w:t>up o</w:t>
      </w:r>
      <w:r w:rsidR="00B47644">
        <w:t>n which the methodology for this re</w:t>
      </w:r>
      <w:r w:rsidR="003D1380">
        <w:t xml:space="preserve">search paper is based.  </w:t>
      </w:r>
      <w:r w:rsidR="00510278">
        <w:t>The author</w:t>
      </w:r>
      <w:r w:rsidR="00B30860">
        <w:t xml:space="preserve"> reviewed the processes </w:t>
      </w:r>
      <w:r w:rsidR="00DD7E94">
        <w:t xml:space="preserve">a few of </w:t>
      </w:r>
      <w:r w:rsidR="001A4365">
        <w:t>several</w:t>
      </w:r>
      <w:r w:rsidR="00B30860">
        <w:t xml:space="preserve"> different research papers had previously taken </w:t>
      </w:r>
      <w:r w:rsidR="00DA3B77">
        <w:t xml:space="preserve">when reviewing the OULAD dataset.  This provided a </w:t>
      </w:r>
      <w:r w:rsidR="00FA0388">
        <w:t xml:space="preserve">launch point upon which this research could build upon.  Specifically, the author was able to identify models </w:t>
      </w:r>
      <w:r w:rsidR="002816E4">
        <w:t xml:space="preserve">already used to explore the dataset, as well as the focus of the article.  Generally, research focused on developing </w:t>
      </w:r>
      <w:r w:rsidR="00491B35">
        <w:t xml:space="preserve">models predicting student performance or engagement with the </w:t>
      </w:r>
      <w:r w:rsidR="002D535B">
        <w:t xml:space="preserve">systems within a </w:t>
      </w:r>
      <w:r w:rsidR="002D535B">
        <w:lastRenderedPageBreak/>
        <w:t xml:space="preserve">learning environment.  This research paper however is concerned with </w:t>
      </w:r>
      <w:r w:rsidR="004C30D8">
        <w:t xml:space="preserve">the work environment, where learning opportunities may be more limited or directed by </w:t>
      </w:r>
      <w:r w:rsidR="00CA6E64">
        <w:t>the company rather than the interest of the learner.</w:t>
      </w:r>
      <w:r w:rsidR="005E0E54">
        <w:t xml:space="preserve">  As such, the author felt </w:t>
      </w:r>
      <w:r w:rsidR="00C7660B">
        <w:t>an opportunity exited to use prior learning and apply it in a new area.</w:t>
      </w:r>
      <w:r w:rsidR="00530F55">
        <w:t xml:space="preserve">  </w:t>
      </w:r>
    </w:p>
    <w:p w14:paraId="311F9B0B" w14:textId="77777777" w:rsidR="00C7660B" w:rsidRDefault="00C7660B" w:rsidP="005E0E54">
      <w:pPr>
        <w:ind w:left="426"/>
      </w:pPr>
    </w:p>
    <w:p w14:paraId="7F437081" w14:textId="38F58810" w:rsidR="000D5E25" w:rsidRPr="005344B5" w:rsidRDefault="000D5E25" w:rsidP="000D5E25">
      <w:pPr>
        <w:ind w:left="426"/>
        <w:rPr>
          <w:b/>
          <w:bCs/>
        </w:rPr>
      </w:pPr>
      <w:r w:rsidRPr="005344B5">
        <w:rPr>
          <w:b/>
          <w:bCs/>
        </w:rPr>
        <w:t xml:space="preserve">Python Libraries </w:t>
      </w:r>
      <w:r>
        <w:rPr>
          <w:b/>
          <w:bCs/>
        </w:rPr>
        <w:t xml:space="preserve">- </w:t>
      </w:r>
      <w:r w:rsidR="00D8772C">
        <w:rPr>
          <w:b/>
          <w:bCs/>
        </w:rPr>
        <w:t>Calculations, Graphs</w:t>
      </w:r>
      <w:r w:rsidR="00741B1D">
        <w:rPr>
          <w:b/>
          <w:bCs/>
        </w:rPr>
        <w:t xml:space="preserve"> and Analysis</w:t>
      </w:r>
    </w:p>
    <w:p w14:paraId="593FFCBF" w14:textId="1BEB77FA" w:rsidR="000D5E25" w:rsidRDefault="00853906" w:rsidP="000D5E25">
      <w:pPr>
        <w:ind w:left="426"/>
      </w:pPr>
      <w:r>
        <w:t xml:space="preserve">Python was the programming language that was used to complete the analysis for this research.  Python was selected as it </w:t>
      </w:r>
      <w:r w:rsidR="00884B20">
        <w:t xml:space="preserve">was </w:t>
      </w:r>
      <w:r w:rsidR="00101C42">
        <w:t>relatively</w:t>
      </w:r>
      <w:r w:rsidR="00884B20">
        <w:t xml:space="preserve"> easy to learn and </w:t>
      </w:r>
      <w:r w:rsidR="00101C42">
        <w:t>program</w:t>
      </w:r>
      <w:r w:rsidR="00884B20">
        <w:t xml:space="preserve"> for the researcher.  </w:t>
      </w:r>
      <w:r w:rsidR="007251B8">
        <w:t>The open source code l</w:t>
      </w:r>
      <w:r w:rsidR="000D5E25">
        <w:t>ibraries</w:t>
      </w:r>
      <w:r w:rsidR="007251B8">
        <w:t xml:space="preserve"> that</w:t>
      </w:r>
      <w:r w:rsidR="00101C42">
        <w:t xml:space="preserve"> are widely available within pytho</w:t>
      </w:r>
      <w:r w:rsidR="009F156B">
        <w:t>n</w:t>
      </w:r>
      <w:r w:rsidR="002125F3">
        <w:t xml:space="preserve"> and </w:t>
      </w:r>
      <w:r w:rsidR="002351EC">
        <w:t xml:space="preserve">can be tailored depending on the needs of the programmer </w:t>
      </w:r>
      <w:r w:rsidR="003865F9">
        <w:fldChar w:fldCharType="begin"/>
      </w:r>
      <w:r w:rsidR="00945B0A">
        <w:instrText xml:space="preserve"> ADDIN ZOTERO_ITEM CSL_CITATION {"citationID":"tDaP5HF7","properties":{"formattedCitation":"(M.Sc, 2023b, 2023a)","plainCitation":"(M.Sc, 2023b, 2023a)","noteIndex":0},"citationItems":[{"id":380,"uris":["http://zotero.org/users/11537704/items/PY3KDQ89"],"itemData":{"id":380,"type":"webpage","abstract":"Hey there, fellow Python enthusiasts! You know, I’ve been on this wild Python journey for over a decade, and if there’s one thing I’ve…","container-title":"Medium","language":"en","title":"Let’s Talk About the Real MVPs of Python — Libraries","URL":"https://levelup.gitconnected.com/lets-talk-about-the-real-mvps-of-python-libraries-9fbb03dc1d1e","author":[{"family":"M.Sc","given":"Gabe A."}],"accessed":{"date-parts":[["2023",8,29]]},"issued":{"date-parts":[["2023",8,16]]}},"label":"page"},{"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label":"page"}],"schema":"https://github.com/citation-style-language/schema/raw/master/csl-citation.json"} </w:instrText>
      </w:r>
      <w:r w:rsidR="003865F9">
        <w:fldChar w:fldCharType="separate"/>
      </w:r>
      <w:r w:rsidR="00945B0A" w:rsidRPr="00945B0A">
        <w:t>(M.Sc, 2023b, 2023a)</w:t>
      </w:r>
      <w:r w:rsidR="003865F9">
        <w:fldChar w:fldCharType="end"/>
      </w:r>
      <w:r w:rsidR="002351EC">
        <w:t>.</w:t>
      </w:r>
      <w:r w:rsidR="00DD0284">
        <w:t xml:space="preserve">  </w:t>
      </w:r>
    </w:p>
    <w:p w14:paraId="03BE6E78" w14:textId="24A971EA" w:rsidR="009C2121" w:rsidRDefault="00F4611D" w:rsidP="000D5E25">
      <w:pPr>
        <w:ind w:left="426"/>
      </w:pPr>
      <w:r>
        <w:rPr>
          <w:noProof/>
        </w:rPr>
        <w:drawing>
          <wp:inline distT="0" distB="0" distL="0" distR="0" wp14:anchorId="1383D11D" wp14:editId="4D3635F3">
            <wp:extent cx="5486400" cy="1977656"/>
            <wp:effectExtent l="38100" t="0" r="19050" b="0"/>
            <wp:docPr id="1882482283"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7D99859B" w14:textId="6C163785" w:rsidR="00FA768E" w:rsidRDefault="00FA768E" w:rsidP="00FA768E">
      <w:pPr>
        <w:ind w:left="426"/>
      </w:pPr>
      <w:r>
        <w:t>Numerous articles outline the values of different python libraries that are available for use</w:t>
      </w:r>
      <w:r w:rsidR="008820B8">
        <w:t>,</w:t>
      </w:r>
      <w:r w:rsidR="004B3C14">
        <w:t xml:space="preserve"> with six core libraries being identified as being of use in this analysis.  The selected libraries are outlined below </w:t>
      </w:r>
      <w:r w:rsidR="004B3C14">
        <w:fldChar w:fldCharType="begin"/>
      </w:r>
      <w:r w:rsidR="004B3C14">
        <w:instrText xml:space="preserve"> ADDIN ZOTERO_ITEM CSL_CITATION {"citationID":"ecR4SCzH","properties":{"formattedCitation":"(M.Sc, 2023a, 2023b; {\\i{}scikit-learn: machine learning in Python \\uc0\\u8212{} scikit-learn 1.3.0 documentation}, no date; {\\i{}SciPy}, no date; {\\i{}An introduction to seaborn \\uc0\\u8212{} seaborn 0.12.2 documentation}, no date)","plainCitation":"(M.Sc, 2023a, 2023b; scikit-learn: machine learning in Python — scikit-learn 1.3.0 documentation, no date; SciPy, no date; An introduction to seaborn — seaborn 0.12.2 documentation, no date)","noteIndex":0},"citationItems":[{"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label":"page"},{"id":380,"uris":["http://zotero.org/users/11537704/items/PY3KDQ89"],"itemData":{"id":380,"type":"webpage","abstract":"Hey there, fellow Python enthusiasts! You know, I’ve been on this wild Python journey for over a decade, and if there’s one thing I’ve…","container-title":"Medium","language":"en","title":"Let’s Talk About the Real MVPs of Python — Libraries","URL":"https://levelup.gitconnected.com/lets-talk-about-the-real-mvps-of-python-libraries-9fbb03dc1d1e","author":[{"family":"M.Sc","given":"Gabe A."}],"accessed":{"date-parts":[["2023",8,29]]},"issued":{"date-parts":[["2023",8,16]]}},"label":"page"},{"id":386,"uris":["http://zotero.org/users/11537704/items/5QU3RT8N"],"itemData":{"id":386,"type":"webpage","title":"scikit-learn: machine learning in Python — scikit-learn 1.3.0 documentation","URL":"https://scikit-learn.org/stable/index.html","accessed":{"date-parts":[["2023",8,29]]}},"label":"page"},{"id":388,"uris":["http://zotero.org/users/11537704/items/UA2Z2YY2"],"itemData":{"id":388,"type":"webpage","title":"SciPy","URL":"https://scipy.org/","accessed":{"date-parts":[["2023",8,29]]}},"label":"page"},{"id":382,"uris":["http://zotero.org/users/11537704/items/BCW4T5NG"],"itemData":{"id":382,"type":"webpage","title":"An introduction to seaborn — seaborn 0.12.2 documentation","URL":"https://seaborn.pydata.org/tutorial/introduction","accessed":{"date-parts":[["2023",8,29]]}},"label":"page"}],"schema":"https://github.com/citation-style-language/schema/raw/master/csl-citation.json"} </w:instrText>
      </w:r>
      <w:r w:rsidR="004B3C14">
        <w:fldChar w:fldCharType="separate"/>
      </w:r>
      <w:r w:rsidR="004B3C14" w:rsidRPr="004B3C14">
        <w:rPr>
          <w:szCs w:val="24"/>
        </w:rPr>
        <w:t xml:space="preserve">(M.Sc, 2023a, 2023b; </w:t>
      </w:r>
      <w:r w:rsidR="004B3C14" w:rsidRPr="004B3C14">
        <w:rPr>
          <w:i/>
          <w:iCs/>
          <w:szCs w:val="24"/>
        </w:rPr>
        <w:t>scikit-learn: machine learning in Python — scikit-learn 1.3.0 documentation</w:t>
      </w:r>
      <w:r w:rsidR="004B3C14" w:rsidRPr="004B3C14">
        <w:rPr>
          <w:szCs w:val="24"/>
        </w:rPr>
        <w:t xml:space="preserve">, no date; </w:t>
      </w:r>
      <w:r w:rsidR="004B3C14" w:rsidRPr="004B3C14">
        <w:rPr>
          <w:i/>
          <w:iCs/>
          <w:szCs w:val="24"/>
        </w:rPr>
        <w:t>SciPy</w:t>
      </w:r>
      <w:r w:rsidR="004B3C14" w:rsidRPr="004B3C14">
        <w:rPr>
          <w:szCs w:val="24"/>
        </w:rPr>
        <w:t xml:space="preserve">, no date; </w:t>
      </w:r>
      <w:r w:rsidR="004B3C14" w:rsidRPr="004B3C14">
        <w:rPr>
          <w:i/>
          <w:iCs/>
          <w:szCs w:val="24"/>
        </w:rPr>
        <w:t>An introduction to seaborn — seaborn 0.12.2 documentation</w:t>
      </w:r>
      <w:r w:rsidR="004B3C14" w:rsidRPr="004B3C14">
        <w:rPr>
          <w:szCs w:val="24"/>
        </w:rPr>
        <w:t>, no date)</w:t>
      </w:r>
      <w:r w:rsidR="004B3C14">
        <w:fldChar w:fldCharType="end"/>
      </w:r>
      <w:r w:rsidR="004B3C14">
        <w:t xml:space="preserve">.  </w:t>
      </w:r>
    </w:p>
    <w:p w14:paraId="0937223A" w14:textId="11E870AE" w:rsidR="00767683" w:rsidRDefault="00767683" w:rsidP="000D5E25">
      <w:pPr>
        <w:pStyle w:val="ListParagraph"/>
        <w:numPr>
          <w:ilvl w:val="0"/>
          <w:numId w:val="40"/>
        </w:numPr>
      </w:pPr>
      <w:r>
        <w:t>Pandas</w:t>
      </w:r>
      <w:r w:rsidR="00945B0A">
        <w:t xml:space="preserve"> - used for </w:t>
      </w:r>
      <w:r w:rsidR="00061A28">
        <w:t>‘</w:t>
      </w:r>
      <w:r w:rsidR="00945B0A">
        <w:t xml:space="preserve">data </w:t>
      </w:r>
      <w:r w:rsidR="00061A28">
        <w:t>wrangling’</w:t>
      </w:r>
      <w:r w:rsidR="00345DE9">
        <w:t xml:space="preserve"> or manipulation of dat</w:t>
      </w:r>
      <w:r w:rsidR="007352B5">
        <w:t xml:space="preserve">a </w:t>
      </w:r>
      <w:r w:rsidR="00140E6B">
        <w:t>within a dataframe.</w:t>
      </w:r>
    </w:p>
    <w:p w14:paraId="1272F1D9" w14:textId="5F9A6D90" w:rsidR="00741B1D" w:rsidRDefault="00CF17DC" w:rsidP="000D5E25">
      <w:pPr>
        <w:pStyle w:val="ListParagraph"/>
        <w:numPr>
          <w:ilvl w:val="0"/>
          <w:numId w:val="40"/>
        </w:numPr>
      </w:pPr>
      <w:r>
        <w:t>NumPy</w:t>
      </w:r>
      <w:r w:rsidR="00140E6B">
        <w:t xml:space="preserve"> - used for calculations</w:t>
      </w:r>
      <w:r w:rsidR="005E668D">
        <w:t xml:space="preserve"> quickly and easily.</w:t>
      </w:r>
    </w:p>
    <w:p w14:paraId="78FD2A5B" w14:textId="2860DCF1" w:rsidR="000D5E25" w:rsidRDefault="00CF17DC" w:rsidP="000D5E25">
      <w:pPr>
        <w:pStyle w:val="ListParagraph"/>
        <w:numPr>
          <w:ilvl w:val="0"/>
          <w:numId w:val="40"/>
        </w:numPr>
      </w:pPr>
      <w:r>
        <w:t>Matplotlib</w:t>
      </w:r>
      <w:r w:rsidR="005E668D">
        <w:t xml:space="preserve"> - helps display graphs and visualisations of the data using pandas and numpy </w:t>
      </w:r>
    </w:p>
    <w:p w14:paraId="6EC7D43A" w14:textId="0ACB46AC" w:rsidR="00CF17DC" w:rsidRDefault="00E937B1" w:rsidP="000D5E25">
      <w:pPr>
        <w:pStyle w:val="ListParagraph"/>
        <w:numPr>
          <w:ilvl w:val="0"/>
          <w:numId w:val="40"/>
        </w:numPr>
      </w:pPr>
      <w:r>
        <w:t>s</w:t>
      </w:r>
      <w:r w:rsidR="00CF17DC">
        <w:t>ea</w:t>
      </w:r>
      <w:r>
        <w:t>b</w:t>
      </w:r>
      <w:r w:rsidR="00CF17DC">
        <w:t>orn</w:t>
      </w:r>
      <w:r w:rsidR="00F938CE">
        <w:t xml:space="preserve"> - </w:t>
      </w:r>
      <w:r>
        <w:t>built to work alongside Matplotlib, the Seaborn library</w:t>
      </w:r>
      <w:r w:rsidR="00467AE0">
        <w:t xml:space="preserve"> allows for statistical data to be graphed and displayed.</w:t>
      </w:r>
    </w:p>
    <w:p w14:paraId="1FA87EB9" w14:textId="2634876B" w:rsidR="00F4611D" w:rsidRDefault="00F4611D" w:rsidP="00F4611D">
      <w:pPr>
        <w:pStyle w:val="ListParagraph"/>
        <w:numPr>
          <w:ilvl w:val="0"/>
          <w:numId w:val="40"/>
        </w:numPr>
      </w:pPr>
      <w:r>
        <w:t xml:space="preserve">Scikit-Learn </w:t>
      </w:r>
      <w:r w:rsidR="00467AE0">
        <w:t xml:space="preserve">- </w:t>
      </w:r>
      <w:r w:rsidR="00E07765">
        <w:t xml:space="preserve">allows a programmer to quickly implement a range of machine learning algorithms </w:t>
      </w:r>
      <w:r w:rsidR="003562E8">
        <w:t>in conjunction with other libraries such as pandas and matplotlib.</w:t>
      </w:r>
    </w:p>
    <w:p w14:paraId="35ADB369" w14:textId="6AD627FB" w:rsidR="00CF17DC" w:rsidRDefault="00CF17DC" w:rsidP="000D5E25">
      <w:pPr>
        <w:pStyle w:val="ListParagraph"/>
        <w:numPr>
          <w:ilvl w:val="0"/>
          <w:numId w:val="40"/>
        </w:numPr>
      </w:pPr>
      <w:r>
        <w:t>Scipy</w:t>
      </w:r>
      <w:r w:rsidR="00372933">
        <w:t xml:space="preserve"> - enables a programmer to implement</w:t>
      </w:r>
      <w:r w:rsidR="008820B8">
        <w:t xml:space="preserve"> statistics and other mathematical computations with python.</w:t>
      </w:r>
    </w:p>
    <w:p w14:paraId="1F46EECA" w14:textId="77777777" w:rsidR="000D5E25" w:rsidRDefault="000D5E25" w:rsidP="005E0E54">
      <w:pPr>
        <w:ind w:left="426"/>
      </w:pPr>
    </w:p>
    <w:p w14:paraId="514DCB60" w14:textId="77777777" w:rsidR="00E849BE" w:rsidRDefault="00E849BE" w:rsidP="005E0E54">
      <w:pPr>
        <w:ind w:left="426"/>
        <w:rPr>
          <w:b/>
        </w:rPr>
      </w:pPr>
      <w:r>
        <w:rPr>
          <w:b/>
        </w:rPr>
        <w:t xml:space="preserve">Exploratory data analysis </w:t>
      </w:r>
    </w:p>
    <w:p w14:paraId="2F5BEF61" w14:textId="7F8833B7" w:rsidR="002E660E" w:rsidRDefault="00B61C1A" w:rsidP="005E0E54">
      <w:pPr>
        <w:ind w:left="426"/>
        <w:rPr>
          <w:bCs/>
        </w:rPr>
      </w:pPr>
      <w:r>
        <w:rPr>
          <w:bCs/>
        </w:rPr>
        <w:t xml:space="preserve">As with all data analysis projects, the exploratory data analysis </w:t>
      </w:r>
      <w:r w:rsidR="007A16D0">
        <w:rPr>
          <w:bCs/>
        </w:rPr>
        <w:t xml:space="preserve">(EDA) </w:t>
      </w:r>
      <w:r>
        <w:rPr>
          <w:bCs/>
        </w:rPr>
        <w:t>stage i</w:t>
      </w:r>
      <w:r w:rsidR="008024C5">
        <w:rPr>
          <w:bCs/>
        </w:rPr>
        <w:t xml:space="preserve">s crucial </w:t>
      </w:r>
      <w:r w:rsidR="002E660E">
        <w:rPr>
          <w:bCs/>
        </w:rPr>
        <w:t>to</w:t>
      </w:r>
      <w:r w:rsidR="008024C5">
        <w:rPr>
          <w:bCs/>
        </w:rPr>
        <w:t xml:space="preserve"> ensure that the resulting anal</w:t>
      </w:r>
      <w:r w:rsidR="00417614">
        <w:rPr>
          <w:bCs/>
        </w:rPr>
        <w:t xml:space="preserve">ysis will be valid and not biased one </w:t>
      </w:r>
      <w:r w:rsidR="00486915">
        <w:rPr>
          <w:bCs/>
        </w:rPr>
        <w:t>way</w:t>
      </w:r>
      <w:r w:rsidR="00417614">
        <w:rPr>
          <w:bCs/>
        </w:rPr>
        <w:t xml:space="preserve"> or the other</w:t>
      </w:r>
      <w:r w:rsidR="00BC0AD6">
        <w:rPr>
          <w:bCs/>
        </w:rPr>
        <w:t xml:space="preserve">.  The steps undertaken as part of EDA </w:t>
      </w:r>
      <w:r w:rsidR="005A74B0">
        <w:rPr>
          <w:bCs/>
        </w:rPr>
        <w:t xml:space="preserve">in Notebook </w:t>
      </w:r>
      <w:r w:rsidR="00903F5D" w:rsidRPr="00903F5D">
        <w:rPr>
          <w:bCs/>
        </w:rPr>
        <w:t>00 - EDA on - Student_Info.csv</w:t>
      </w:r>
      <w:r w:rsidR="005A74B0">
        <w:rPr>
          <w:bCs/>
        </w:rPr>
        <w:t xml:space="preserve"> - </w:t>
      </w:r>
      <w:r w:rsidR="00975989">
        <w:rPr>
          <w:bCs/>
        </w:rPr>
        <w:t>a</w:t>
      </w:r>
      <w:r w:rsidR="005744BC">
        <w:rPr>
          <w:bCs/>
        </w:rPr>
        <w:t xml:space="preserve">s </w:t>
      </w:r>
      <w:r w:rsidR="00975989">
        <w:rPr>
          <w:bCs/>
        </w:rPr>
        <w:t>outlined</w:t>
      </w:r>
      <w:r w:rsidR="005744BC">
        <w:rPr>
          <w:bCs/>
        </w:rPr>
        <w:t xml:space="preserve"> by Peng are outlined below </w:t>
      </w:r>
      <w:r w:rsidR="005744BC">
        <w:rPr>
          <w:bCs/>
        </w:rPr>
        <w:fldChar w:fldCharType="begin"/>
      </w:r>
      <w:r w:rsidR="005744BC">
        <w:rPr>
          <w:bCs/>
        </w:rPr>
        <w:instrText xml:space="preserve"> ADDIN ZOTERO_ITEM CSL_CITATION {"citationID":"C901Fbfl","properties":{"formattedCitation":"(Peng {\\i{}et al.}, 2021)","plainCitation":"(Peng et al., 2021)","noteIndex":0},"citationItems":[{"id":370,"uris":["http://zotero.org/users/11537704/items/YS6CCRGT"],"itemData":{"id":370,"type":"article-journal","container-title":"Research Data Science &amp; Engineering Track Paper","title":"DataPrep.EDA: Task-Centric Exploratory Data Analysis for Statistical Modeling in Python","author":[{"family":"Peng","given":"Jinglin"},{"family":"Wu","given":"Weiyuan"},{"family":"Lockhart","given":"Brandon"},{"family":"Bian","given":"Song"},{"family":"Yan","given":"Jing Nathan"},{"family":"Xu","given":"Linghao"},{"family":"Chi","given":"Zhixuan"},{"family":"Rzezokarski","given":"Jeffrey M"},{"family":"Wang","given":"Jiannan"}],"issued":{"date-parts":[["2021"]]}}}],"schema":"https://github.com/citation-style-language/schema/raw/master/csl-citation.json"} </w:instrText>
      </w:r>
      <w:r w:rsidR="005744BC">
        <w:rPr>
          <w:bCs/>
        </w:rPr>
        <w:fldChar w:fldCharType="separate"/>
      </w:r>
      <w:r w:rsidR="005744BC" w:rsidRPr="006A6547">
        <w:rPr>
          <w:szCs w:val="24"/>
        </w:rPr>
        <w:t xml:space="preserve">(Peng </w:t>
      </w:r>
      <w:r w:rsidR="005744BC" w:rsidRPr="006A6547">
        <w:rPr>
          <w:i/>
          <w:iCs/>
          <w:szCs w:val="24"/>
        </w:rPr>
        <w:t>et al.</w:t>
      </w:r>
      <w:r w:rsidR="005744BC" w:rsidRPr="006A6547">
        <w:rPr>
          <w:szCs w:val="24"/>
        </w:rPr>
        <w:t>, 2021)</w:t>
      </w:r>
      <w:r w:rsidR="005744BC">
        <w:rPr>
          <w:bCs/>
        </w:rPr>
        <w:fldChar w:fldCharType="end"/>
      </w:r>
      <w:r w:rsidR="005744BC">
        <w:rPr>
          <w:bCs/>
        </w:rPr>
        <w:t xml:space="preserve">. </w:t>
      </w:r>
    </w:p>
    <w:p w14:paraId="32F044E0" w14:textId="77777777" w:rsidR="005744BC" w:rsidRDefault="002E660E" w:rsidP="005744BC">
      <w:pPr>
        <w:keepNext/>
        <w:ind w:left="426"/>
      </w:pPr>
      <w:r>
        <w:rPr>
          <w:bCs/>
          <w:noProof/>
        </w:rPr>
        <w:lastRenderedPageBreak/>
        <w:drawing>
          <wp:inline distT="0" distB="0" distL="0" distR="0" wp14:anchorId="762F3FB8" wp14:editId="51595DFD">
            <wp:extent cx="5486400" cy="3200400"/>
            <wp:effectExtent l="0" t="0" r="0" b="19050"/>
            <wp:docPr id="504726640"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6381B881" w14:textId="1A1716F7" w:rsidR="002E660E" w:rsidRDefault="005744BC" w:rsidP="005744BC">
      <w:pPr>
        <w:pStyle w:val="Caption"/>
        <w:jc w:val="center"/>
        <w:rPr>
          <w:bCs/>
        </w:rPr>
      </w:pPr>
      <w:r>
        <w:t xml:space="preserve">Figure </w:t>
      </w:r>
      <w:fldSimple w:instr=" SEQ Figure \* ARABIC ">
        <w:r w:rsidR="00526333">
          <w:rPr>
            <w:noProof/>
          </w:rPr>
          <w:t>2</w:t>
        </w:r>
      </w:fldSimple>
      <w:r>
        <w:t xml:space="preserve">- </w:t>
      </w:r>
      <w:r w:rsidRPr="00FE22AE">
        <w:t>Exploratory Data Analysis steps (Peng et al., 2021)</w:t>
      </w:r>
    </w:p>
    <w:p w14:paraId="3969C755" w14:textId="4B2A5186" w:rsidR="00E849BE" w:rsidRPr="00E849BE" w:rsidRDefault="00E849BE" w:rsidP="005E0E54">
      <w:pPr>
        <w:ind w:left="426"/>
        <w:rPr>
          <w:bCs/>
        </w:rPr>
      </w:pPr>
    </w:p>
    <w:p w14:paraId="38527422" w14:textId="502E0EFB" w:rsidR="001A4365" w:rsidRPr="008F0084" w:rsidRDefault="00663947" w:rsidP="005E0E54">
      <w:pPr>
        <w:ind w:left="426"/>
        <w:rPr>
          <w:b/>
        </w:rPr>
      </w:pPr>
      <w:r>
        <w:rPr>
          <w:b/>
        </w:rPr>
        <w:t>Encoding Data Types</w:t>
      </w:r>
    </w:p>
    <w:p w14:paraId="338FC5E3" w14:textId="19E9AB0A" w:rsidR="005344B5" w:rsidRDefault="008F0084" w:rsidP="00EA7B3C">
      <w:pPr>
        <w:ind w:left="426"/>
      </w:pPr>
      <w:r>
        <w:t xml:space="preserve">The data used </w:t>
      </w:r>
      <w:r w:rsidR="00DC4427">
        <w:t xml:space="preserve">for analysis consists of </w:t>
      </w:r>
      <w:r w:rsidR="003102BF">
        <w:t xml:space="preserve">both </w:t>
      </w:r>
      <w:r w:rsidR="00563FC6">
        <w:t>ordinal</w:t>
      </w:r>
      <w:r w:rsidR="0009614E">
        <w:t xml:space="preserve"> (age band / tenure band etc) and </w:t>
      </w:r>
      <w:r w:rsidR="00563FC6">
        <w:t>n</w:t>
      </w:r>
      <w:r w:rsidR="001F6FBF">
        <w:t xml:space="preserve">ominal </w:t>
      </w:r>
      <w:r w:rsidR="0009614E">
        <w:t>(gender</w:t>
      </w:r>
      <w:r w:rsidR="00D92C04">
        <w:t xml:space="preserve"> / credit studied etc</w:t>
      </w:r>
      <w:r w:rsidR="0009614E">
        <w:t>)</w:t>
      </w:r>
      <w:r w:rsidR="00DA557A">
        <w:t xml:space="preserve"> data types</w:t>
      </w:r>
      <w:r w:rsidR="00E849BE">
        <w:t xml:space="preserve">. </w:t>
      </w:r>
      <w:r w:rsidR="005344B5">
        <w:t xml:space="preserve"> </w:t>
      </w:r>
      <w:r w:rsidR="00DA557A">
        <w:t>Thus, it was necessary to apply a</w:t>
      </w:r>
      <w:r w:rsidR="00507707">
        <w:t xml:space="preserve"> suitable</w:t>
      </w:r>
      <w:r w:rsidR="00DA557A">
        <w:t xml:space="preserve"> methodology </w:t>
      </w:r>
      <w:r w:rsidR="00507707">
        <w:t>to handle such data</w:t>
      </w:r>
      <w:r w:rsidR="00AA7511">
        <w:t xml:space="preserve">.  Label Encoding was </w:t>
      </w:r>
      <w:r w:rsidR="00473AE7">
        <w:t xml:space="preserve">provided a simple solution to resolving </w:t>
      </w:r>
      <w:r w:rsidR="00EA7B3C">
        <w:t>data in the</w:t>
      </w:r>
      <w:r w:rsidR="00EB1F3E">
        <w:t xml:space="preserve"> ‘gender’ column </w:t>
      </w:r>
      <w:r w:rsidR="00EA7B3C">
        <w:t>by</w:t>
      </w:r>
      <w:r w:rsidR="00EB1F3E">
        <w:t xml:space="preserve"> </w:t>
      </w:r>
      <w:r w:rsidR="00EA7B3C">
        <w:t>converting</w:t>
      </w:r>
      <w:r w:rsidR="00EB1F3E">
        <w:t xml:space="preserve"> the values from text to number (1 for Male, 0 for female)</w:t>
      </w:r>
      <w:r w:rsidR="00EA7B3C">
        <w:t xml:space="preserve"> </w:t>
      </w:r>
      <w:r w:rsidR="00EA7B3C">
        <w:fldChar w:fldCharType="begin"/>
      </w:r>
      <w:r w:rsidR="00EA7B3C">
        <w:instrText xml:space="preserve"> ADDIN ZOTERO_ITEM CSL_CITATION {"citationID":"pjMcjRZn","properties":{"formattedCitation":"({\\i{}Categorical encoding using Label-Encoding and One-Hot-Encoder | by Dinesh Yadav | Towards Data Science}, no date)","plainCitation":"(Categorical encoding using Label-Encoding and One-Hot-Encoder | by Dinesh Yadav | Towards Data Science, no date)","noteIndex":0},"citationItems":[{"id":374,"uris":["http://zotero.org/users/11537704/items/99F2DEC8"],"itemData":{"id":374,"type":"webpage","title":"Categorical encoding using Label-Encoding and One-Hot-Encoder | by Dinesh Yadav | Towards Data Science","URL":"https://towardsdatascience.com/categorical-encoding-using-label-encoding-and-one-hot-encoder-911ef77fb5bd","accessed":{"date-parts":[["2023",8,29]]}}}],"schema":"https://github.com/citation-style-language/schema/raw/master/csl-citation.json"} </w:instrText>
      </w:r>
      <w:r w:rsidR="00EA7B3C">
        <w:fldChar w:fldCharType="separate"/>
      </w:r>
      <w:r w:rsidR="00EA7B3C" w:rsidRPr="00EA7B3C">
        <w:rPr>
          <w:szCs w:val="24"/>
        </w:rPr>
        <w:t>(</w:t>
      </w:r>
      <w:r w:rsidR="00EA7B3C" w:rsidRPr="00EA7B3C">
        <w:rPr>
          <w:i/>
          <w:iCs/>
          <w:szCs w:val="24"/>
        </w:rPr>
        <w:t>Categorical encoding using Label-Encoding and One-Hot-Encoder | by Dinesh Yadav | Towards Data Science</w:t>
      </w:r>
      <w:r w:rsidR="00EA7B3C" w:rsidRPr="00EA7B3C">
        <w:rPr>
          <w:szCs w:val="24"/>
        </w:rPr>
        <w:t>, no date)</w:t>
      </w:r>
      <w:r w:rsidR="00EA7B3C">
        <w:fldChar w:fldCharType="end"/>
      </w:r>
      <w:r w:rsidR="00EA7B3C">
        <w:t xml:space="preserve"> </w:t>
      </w:r>
      <w:r w:rsidR="00EB1F3E">
        <w:t xml:space="preserve">.  </w:t>
      </w:r>
      <w:r w:rsidR="00AA7511">
        <w:t>One -Hot Encoding</w:t>
      </w:r>
      <w:r w:rsidR="00EA7B3C">
        <w:t xml:space="preserve"> </w:t>
      </w:r>
      <w:r w:rsidR="000F65A5">
        <w:t xml:space="preserve">was </w:t>
      </w:r>
      <w:r w:rsidR="00057E6F">
        <w:t>selected as the basis</w:t>
      </w:r>
      <w:r w:rsidR="008B674E">
        <w:t xml:space="preserve"> to convert </w:t>
      </w:r>
      <w:r w:rsidR="00057E6F">
        <w:t>ordinal</w:t>
      </w:r>
      <w:r w:rsidR="008B674E">
        <w:t xml:space="preserve"> data into numerical value</w:t>
      </w:r>
      <w:r w:rsidR="000F65A5">
        <w:t xml:space="preserve">s as it is </w:t>
      </w:r>
      <w:r w:rsidR="00C8301B">
        <w:t>relatively</w:t>
      </w:r>
      <w:r w:rsidR="000F65A5">
        <w:t xml:space="preserve"> easy to implement, and allows for each categorical </w:t>
      </w:r>
      <w:r w:rsidR="00716E12">
        <w:t xml:space="preserve">data value to give given it’s own column </w:t>
      </w:r>
      <w:r w:rsidR="00C8301B">
        <w:t>with</w:t>
      </w:r>
      <w:r w:rsidR="00716E12">
        <w:t xml:space="preserve">in the dataframe </w:t>
      </w:r>
      <w:r w:rsidR="00CA1284">
        <w:fldChar w:fldCharType="begin"/>
      </w:r>
      <w:r w:rsidR="00CA1284">
        <w:instrText xml:space="preserve"> ADDIN ZOTERO_ITEM CSL_CITATION {"citationID":"WGaSCjYK","properties":{"formattedCitation":"(Gefferth, 2023; {\\i{}Categorical encoding using Label-Encoding and One-Hot-Encoder | by Dinesh Yadav | Towards Data Science}, no date; {\\i{}sklearn.preprocessing.OneHotEncoder}, no date)","plainCitation":"(Gefferth, 2023; Categorical encoding using Label-Encoding and One-Hot-Encoder | by Dinesh Yadav | Towards Data Science, no date; sklearn.preprocessing.OneHotEncoder, no date)","noteIndex":0},"citationItems":[{"id":372,"uris":["http://zotero.org/users/11537704/items/X2VDABBG"],"itemData":{"id":372,"type":"webpage","abstract":"You can safely use pandas.get_dummies for machine learning applications, just need to do your homework.","container-title":"Medium","language":"en","title":"One Hot Encoding scikit vs pandas","URL":"https://towardsdatascience.com/one-hot-encoding-scikit-vs-pandas-2133775567b8","author":[{"family":"Gefferth","given":"Andras"}],"accessed":{"date-parts":[["2023",8,29]]},"issued":{"date-parts":[["2023",3,13]]}},"label":"page"},{"id":374,"uris":["http://zotero.org/users/11537704/items/99F2DEC8"],"itemData":{"id":374,"type":"webpage","title":"Categorical encoding using Label-Encoding and One-Hot-Encoder | by Dinesh Yadav | Towards Data Science","URL":"https://towardsdatascience.com/categorical-encoding-using-label-encoding-and-one-hot-encoder-911ef77fb5bd","accessed":{"date-parts":[["2023",8,29]]}},"label":"page"},{"id":376,"uris":["http://zotero.org/users/11537704/items/ULCR2M6B"],"itemData":{"id":376,"type":"webpage","abstract":"Examples using sklearn.preprocessing.OneHotEncoder: Release Highlights for scikit-learn 1.1 Release Highlights for scikit-learn 1.0 Release Highlights for scikit-learn 0.23 Categorical Feature Supp...","container-title":"scikit-learn","language":"en","title":"sklearn.preprocessing.OneHotEncoder","URL":"https://scikit-learn/stable/modules/generated/sklearn.preprocessing.OneHotEncoder.html","accessed":{"date-parts":[["2023",8,29]]}},"label":"page"}],"schema":"https://github.com/citation-style-language/schema/raw/master/csl-citation.json"} </w:instrText>
      </w:r>
      <w:r w:rsidR="00CA1284">
        <w:fldChar w:fldCharType="separate"/>
      </w:r>
      <w:r w:rsidR="00CA1284" w:rsidRPr="00CA1284">
        <w:rPr>
          <w:szCs w:val="24"/>
        </w:rPr>
        <w:t xml:space="preserve">(Gefferth, 2023; </w:t>
      </w:r>
      <w:r w:rsidR="00CA1284" w:rsidRPr="00CA1284">
        <w:rPr>
          <w:i/>
          <w:iCs/>
          <w:szCs w:val="24"/>
        </w:rPr>
        <w:t>Categorical encoding using Label-Encoding and One-Hot-Encoder | by Dinesh Yadav | Towards Data Science</w:t>
      </w:r>
      <w:r w:rsidR="00CA1284" w:rsidRPr="00CA1284">
        <w:rPr>
          <w:szCs w:val="24"/>
        </w:rPr>
        <w:t xml:space="preserve">, no date; </w:t>
      </w:r>
      <w:r w:rsidR="00CA1284" w:rsidRPr="00CA1284">
        <w:rPr>
          <w:i/>
          <w:iCs/>
          <w:szCs w:val="24"/>
        </w:rPr>
        <w:t>sklearn.preprocessing.OneHotEncoder</w:t>
      </w:r>
      <w:r w:rsidR="00CA1284" w:rsidRPr="00CA1284">
        <w:rPr>
          <w:szCs w:val="24"/>
        </w:rPr>
        <w:t>, no date)</w:t>
      </w:r>
      <w:r w:rsidR="00CA1284">
        <w:fldChar w:fldCharType="end"/>
      </w:r>
      <w:r w:rsidR="00716E12">
        <w:t xml:space="preserve">.  </w:t>
      </w:r>
      <w:r w:rsidR="00663947">
        <w:t xml:space="preserve">Both encoding methods (Label Encoding and One-Hot Encoding) are part of the Scikit-Learn Python Library </w:t>
      </w:r>
      <w:r w:rsidR="000D5E25">
        <w:t>discussed previously.</w:t>
      </w:r>
    </w:p>
    <w:p w14:paraId="09F99B06" w14:textId="77777777" w:rsidR="002529C1" w:rsidRDefault="002529C1" w:rsidP="005E0E54">
      <w:pPr>
        <w:ind w:left="426"/>
      </w:pPr>
    </w:p>
    <w:p w14:paraId="39EFEF53" w14:textId="77777777" w:rsidR="002830AE" w:rsidRPr="002830AE" w:rsidRDefault="002830AE" w:rsidP="005E0E54">
      <w:pPr>
        <w:ind w:left="426"/>
        <w:rPr>
          <w:b/>
          <w:bCs/>
        </w:rPr>
      </w:pPr>
      <w:r w:rsidRPr="002830AE">
        <w:rPr>
          <w:b/>
          <w:bCs/>
        </w:rPr>
        <w:t>Machine Learning Models</w:t>
      </w:r>
    </w:p>
    <w:p w14:paraId="4445D3DE" w14:textId="52471386" w:rsidR="00372952" w:rsidRDefault="002830AE" w:rsidP="005E0E54">
      <w:pPr>
        <w:ind w:left="426"/>
      </w:pPr>
      <w:r>
        <w:t xml:space="preserve">All the </w:t>
      </w:r>
      <w:r w:rsidR="00C7660B">
        <w:t>models used as part of this research</w:t>
      </w:r>
      <w:r>
        <w:t xml:space="preserve"> project were sourced from literature</w:t>
      </w:r>
      <w:r w:rsidR="00372952">
        <w:t>, as outlined in the figure below.</w:t>
      </w:r>
      <w:r w:rsidR="000A08CC">
        <w:t xml:space="preserve">  Five different models were</w:t>
      </w:r>
      <w:r w:rsidR="00550DFC">
        <w:t xml:space="preserve"> identified from the articles, and each are discussed in detail below.</w:t>
      </w:r>
    </w:p>
    <w:p w14:paraId="1D6AB195" w14:textId="77777777" w:rsidR="00526333" w:rsidRDefault="00372952" w:rsidP="00526333">
      <w:pPr>
        <w:keepNext/>
        <w:ind w:left="426"/>
      </w:pPr>
      <w:r w:rsidRPr="00074DCD">
        <w:rPr>
          <w:noProof/>
        </w:rPr>
        <w:lastRenderedPageBreak/>
        <w:drawing>
          <wp:inline distT="0" distB="0" distL="0" distR="0" wp14:anchorId="721FA454" wp14:editId="6451482E">
            <wp:extent cx="5752465" cy="4187825"/>
            <wp:effectExtent l="0" t="0" r="635" b="3175"/>
            <wp:docPr id="701988111" name="Picture 701988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2465" cy="4187825"/>
                    </a:xfrm>
                    <a:prstGeom prst="rect">
                      <a:avLst/>
                    </a:prstGeom>
                    <a:noFill/>
                    <a:ln>
                      <a:noFill/>
                    </a:ln>
                  </pic:spPr>
                </pic:pic>
              </a:graphicData>
            </a:graphic>
          </wp:inline>
        </w:drawing>
      </w:r>
    </w:p>
    <w:p w14:paraId="68FDC49D" w14:textId="2034754E" w:rsidR="005E0E54" w:rsidRDefault="00526333" w:rsidP="00526333">
      <w:pPr>
        <w:pStyle w:val="Caption"/>
        <w:jc w:val="center"/>
      </w:pPr>
      <w:r>
        <w:t xml:space="preserve">Figure </w:t>
      </w:r>
      <w:r w:rsidR="0044717A">
        <w:fldChar w:fldCharType="begin"/>
      </w:r>
      <w:r w:rsidR="0044717A">
        <w:instrText xml:space="preserve"> SEQ Figure \* ARABIC </w:instrText>
      </w:r>
      <w:r w:rsidR="0044717A">
        <w:fldChar w:fldCharType="separate"/>
      </w:r>
      <w:r>
        <w:rPr>
          <w:noProof/>
        </w:rPr>
        <w:t>3</w:t>
      </w:r>
      <w:r w:rsidR="0044717A">
        <w:rPr>
          <w:noProof/>
        </w:rPr>
        <w:fldChar w:fldCharType="end"/>
      </w:r>
      <w:r>
        <w:t xml:space="preserve"> - Articles and Models reference table</w:t>
      </w:r>
    </w:p>
    <w:p w14:paraId="04FC377B" w14:textId="7E22BDA6" w:rsidR="00C7660B" w:rsidRPr="006573DC" w:rsidRDefault="000A08CC" w:rsidP="00710B03">
      <w:pPr>
        <w:ind w:left="426"/>
        <w:rPr>
          <w:b/>
          <w:bCs/>
        </w:rPr>
      </w:pPr>
      <w:r>
        <w:rPr>
          <w:b/>
          <w:bCs/>
        </w:rPr>
        <w:t xml:space="preserve">Algorithm </w:t>
      </w:r>
      <w:r w:rsidR="00FE7AEF">
        <w:rPr>
          <w:b/>
          <w:bCs/>
        </w:rPr>
        <w:t xml:space="preserve">1 - </w:t>
      </w:r>
      <w:r w:rsidR="00850E89" w:rsidRPr="006573DC">
        <w:rPr>
          <w:b/>
          <w:bCs/>
        </w:rPr>
        <w:t>Logistic Regression</w:t>
      </w:r>
    </w:p>
    <w:p w14:paraId="57985AE9" w14:textId="5D9E5BBF" w:rsidR="00710B03" w:rsidRDefault="00FE7AEF" w:rsidP="00710B03">
      <w:pPr>
        <w:ind w:left="426"/>
      </w:pPr>
      <w:r>
        <w:t xml:space="preserve">Logistic Regression is </w:t>
      </w:r>
      <w:r w:rsidR="0015654A">
        <w:t xml:space="preserve">widely recommended as a starting point for data analysis </w:t>
      </w:r>
      <w:r w:rsidR="003F4914">
        <w:t>models</w:t>
      </w:r>
      <w:r w:rsidR="0015654A">
        <w:t xml:space="preserve">, especially </w:t>
      </w:r>
      <w:r w:rsidR="003F4914">
        <w:t>when working with classification data</w:t>
      </w:r>
      <w:r w:rsidR="00550DFC">
        <w:t xml:space="preserve"> </w:t>
      </w:r>
      <w:r w:rsidR="00550DFC">
        <w:fldChar w:fldCharType="begin"/>
      </w:r>
      <w:r w:rsidR="00550DFC">
        <w:instrText xml:space="preserve"> ADDIN ZOTERO_ITEM CSL_CITATION {"citationID":"RJnYIXju","properties":{"formattedCitation":"(Kohnke, Foung and Chen, 2022; Python, no date)","plainCitation":"(Kohnke, Foung and Chen, 2022; Python, no date)","noteIndex":0},"citationItems":[{"id":320,"uris":["http://zotero.org/users/11537704/items/UE2YKYAL"],"itemData":{"id":320,"type":"article-journal","abstract":"Blended learning pedagogical practices supported by learning management systems have become an important part of higher education curricula. In most cases, these blended curricula are evaluated through multimodal formative assessments. Although assessments can strongly affect student outcomes, research on the topic is limited. In this paper, we adopted a learning analytics approach to explore student engagement with formative assessments and the power of these assessments to predict student outcomes in an English for Academic Purposes courses in a Hong Kong university. The study retrieved the data logs from 7,815 students and used the data to analyze student engagement with the formative assessments. The results suggested that the students put effort into completing the assessments. The degree to which assessments predict learning outcomes depend on students’ level of subject knowledge and their understanding of the relevance of the assessments. This study showed that learning analytics provided reliable evidence for understanding students’ engagement and identifying at-risk students. Therefore, learning analytics research has the potential to inform pedagogical practice.","container-title":"SAGE Open","DOI":"10.1177/21582440221089957","ISSN":"2158-2440","issue":"2","language":"en","note":"publisher: SAGE Publications","page":"21582440221089957","source":"SAGE Journals","title":"Using Learner Analytics to Explore the Potential Contribution of Multimodal Formative Assessment to Academic Success in Higher Education","URL":"https://doi.org/10.1177/21582440221089957","volume":"12","author":[{"family":"Kohnke","given":"Lucas"},{"family":"Foung","given":"Dennis"},{"family":"Chen","given":"Julia"}],"accessed":{"date-parts":[["2023",7,18]]},"issued":{"date-parts":[["2022",4,1]]}},"label":"page"},{"id":390,"uris":["http://zotero.org/users/11537704/items/WIN3HZG9"],"itemData":{"id":390,"type":"webpage","abstract":"In this step-by-step tutorial, you'll get started with logistic regression in Python. Classification is one of the most important areas of machine learning, and logistic regression is one of its basic methods. You'll learn how to create, evaluate, and apply a model to make predictions.","language":"en","title":"Logistic Regression in Python – Real Python","URL":"https://realpython.com/logistic-regression-python/","author":[{"family":"Python","given":"Real"}],"accessed":{"date-parts":[["2023",8,30]]}},"label":"page"}],"schema":"https://github.com/citation-style-language/schema/raw/master/csl-citation.json"} </w:instrText>
      </w:r>
      <w:r w:rsidR="00550DFC">
        <w:fldChar w:fldCharType="separate"/>
      </w:r>
      <w:r w:rsidR="00550DFC" w:rsidRPr="00550DFC">
        <w:t>(Kohnke, Foung and Chen, 2022; Python, no date)</w:t>
      </w:r>
      <w:r w:rsidR="00550DFC">
        <w:fldChar w:fldCharType="end"/>
      </w:r>
      <w:r w:rsidR="003F4914">
        <w:t>.</w:t>
      </w:r>
      <w:r w:rsidR="00CC203A">
        <w:t xml:space="preserve"> </w:t>
      </w:r>
      <w:r w:rsidR="00D4030C">
        <w:t xml:space="preserve"> </w:t>
      </w:r>
      <w:r w:rsidR="004C692A">
        <w:t>The first pass of the algorithm was compl</w:t>
      </w:r>
      <w:r w:rsidR="006F2980">
        <w:t>eted without any parameter tunin</w:t>
      </w:r>
      <w:r w:rsidR="00971A9F">
        <w:t>g.  Hyperparamater tuning</w:t>
      </w:r>
      <w:r w:rsidR="004F08BB">
        <w:t xml:space="preserve">, specifically GridSearchCV </w:t>
      </w:r>
      <w:r w:rsidR="00971A9F">
        <w:t xml:space="preserve">was applied to the algorithm </w:t>
      </w:r>
      <w:r w:rsidR="00880834">
        <w:t>to</w:t>
      </w:r>
      <w:r w:rsidR="00971A9F">
        <w:t xml:space="preserve"> </w:t>
      </w:r>
      <w:r w:rsidR="004F08BB">
        <w:t>improve results</w:t>
      </w:r>
      <w:r w:rsidR="007E1312">
        <w:t>.  Cross Fold Validation was applied in Kohnke et al</w:t>
      </w:r>
      <w:r w:rsidR="00112FF6">
        <w:t xml:space="preserve"> (2022), the author applied GridSearchCV </w:t>
      </w:r>
      <w:r w:rsidR="008009A4">
        <w:t xml:space="preserve">to the data as </w:t>
      </w:r>
      <w:r w:rsidR="00DD32CD">
        <w:t xml:space="preserve">it </w:t>
      </w:r>
      <w:r w:rsidR="00B8776F">
        <w:t xml:space="preserve">automatically </w:t>
      </w:r>
      <w:r w:rsidR="00157B15">
        <w:t>searches for</w:t>
      </w:r>
      <w:r w:rsidR="00DD32CD">
        <w:t xml:space="preserve"> all possible parameter combinations withing the data</w:t>
      </w:r>
      <w:r w:rsidR="005702A9">
        <w:t xml:space="preserve"> </w:t>
      </w:r>
      <w:r w:rsidR="005702A9">
        <w:fldChar w:fldCharType="begin"/>
      </w:r>
      <w:r w:rsidR="005702A9">
        <w:instrText xml:space="preserve"> ADDIN ZOTERO_ITEM CSL_CITATION {"citationID":"zyrHoCmQ","properties":{"formattedCitation":"({\\i{}3.2. Tuning the hyper-parameters of an estimator}, no date)","plainCitation":"(3.2. Tuning the hyper-parameters of an estimator, no date)","noteIndex":0},"citationItems":[{"id":394,"uris":["http://zotero.org/users/11537704/items/QPN9BZ6A"],"itemData":{"id":394,"type":"webpage","abstract":"Hyper-parameters are parameters that are not directly learnt within estimators. In scikit-learn they are passed as arguments to the constructor of the estimator classes. Typical examples include C,...","container-title":"scikit-learn","language":"en","title":"3.2. Tuning the hyper-parameters of an estimator","URL":"https://scikit-learn/stable/modules/grid_search.html","accessed":{"date-parts":[["2023",8,30]]}}}],"schema":"https://github.com/citation-style-language/schema/raw/master/csl-citation.json"} </w:instrText>
      </w:r>
      <w:r w:rsidR="005702A9">
        <w:fldChar w:fldCharType="separate"/>
      </w:r>
      <w:r w:rsidR="005702A9" w:rsidRPr="005702A9">
        <w:rPr>
          <w:szCs w:val="24"/>
        </w:rPr>
        <w:t>(</w:t>
      </w:r>
      <w:r w:rsidR="005702A9" w:rsidRPr="005702A9">
        <w:rPr>
          <w:i/>
          <w:iCs/>
          <w:szCs w:val="24"/>
        </w:rPr>
        <w:t>3.2. Tuning the hyper-parameters of an estimator</w:t>
      </w:r>
      <w:r w:rsidR="005702A9" w:rsidRPr="005702A9">
        <w:rPr>
          <w:szCs w:val="24"/>
        </w:rPr>
        <w:t>, no date)</w:t>
      </w:r>
      <w:r w:rsidR="005702A9">
        <w:fldChar w:fldCharType="end"/>
      </w:r>
      <w:r w:rsidR="005702A9">
        <w:t>.</w:t>
      </w:r>
      <w:r w:rsidR="00B8776F">
        <w:t xml:space="preserve"> </w:t>
      </w:r>
    </w:p>
    <w:p w14:paraId="087A5D3A" w14:textId="77777777" w:rsidR="00710B03" w:rsidRDefault="00710B03" w:rsidP="00710B03">
      <w:pPr>
        <w:ind w:left="426"/>
      </w:pPr>
    </w:p>
    <w:p w14:paraId="6DA4DBB1" w14:textId="1FDE9FCC" w:rsidR="00850E89" w:rsidRPr="00AC6C64" w:rsidRDefault="005702A9" w:rsidP="005702A9">
      <w:pPr>
        <w:ind w:left="426"/>
        <w:rPr>
          <w:b/>
          <w:bCs/>
        </w:rPr>
      </w:pPr>
      <w:r w:rsidRPr="00AC6C64">
        <w:rPr>
          <w:b/>
          <w:bCs/>
        </w:rPr>
        <w:t xml:space="preserve">Algorithm 2 - </w:t>
      </w:r>
      <w:r w:rsidR="00850E89" w:rsidRPr="00AC6C64">
        <w:rPr>
          <w:b/>
          <w:bCs/>
        </w:rPr>
        <w:t xml:space="preserve">Decision Trees </w:t>
      </w:r>
    </w:p>
    <w:p w14:paraId="0D7B79BC" w14:textId="2594A092" w:rsidR="00DD7A18" w:rsidRDefault="00483FE4" w:rsidP="005347A4">
      <w:pPr>
        <w:ind w:left="426"/>
      </w:pPr>
      <w:r>
        <w:t xml:space="preserve">As logistic regression was not conclusive in terms of </w:t>
      </w:r>
      <w:r w:rsidR="006D187F">
        <w:t>its</w:t>
      </w:r>
      <w:r>
        <w:t xml:space="preserve"> results, the author decided to implement a similar model capable of </w:t>
      </w:r>
      <w:r w:rsidR="00FB4277">
        <w:t xml:space="preserve">working with categorical data.  Decision Trees was selected as the second algorithm to test as it had been used </w:t>
      </w:r>
      <w:r w:rsidR="006D187F">
        <w:t xml:space="preserve">by other researchers </w:t>
      </w:r>
      <w:r w:rsidR="006D187F">
        <w:fldChar w:fldCharType="begin"/>
      </w:r>
      <w:r w:rsidR="006D187F">
        <w:instrText xml:space="preserve"> ADDIN ZOTERO_ITEM CSL_CITATION {"citationID":"cS2xUQBG","properties":{"formattedCitation":"(Djoundourian, 2017; Hussain {\\i{}et al.}, 2018)","plainCitation":"(Djoundourian, 2017; Hussain et al., 2018)","noteIndex":0},"citationItems":[{"id":97,"uris":["http://zotero.org/users/11537704/items/RHY4LSTN"],"itemData":{"id":97,"type":"article-journal","abstract":"The author gives an overview of typical learning outcomes in business education and assessment instruments that help measure and test these outcomes. Using data from a recently accredited program the author investigated the determinants of performance on assessment exams to help identify and evaluate differences between homegrown and standardized assessment instruments. The results indicate that performance on assessment exams whether standardized or homegrown is significantly related to the general performance of the students in the program. Accordingly, the ultimate choice of the instrument boils down to 2 important variables: the match between exam objectives and institutional objectives and the total cost of the instrument.","container-title":"Journal of Education for Business","DOI":"10.1080/08832323.2017.1339662","ISSN":"0883-2323","issue":"5","note":"publisher: Routledge\n_eprint: https://doi.org/10.1080/08832323.2017.1339662","page":"238-244","source":"Taylor and Francis+NEJM","title":"Assessment of learning in business education: Standardized or homegrown?","title-short":"Assessment of learning in business education","URL":"https://doi.org/10.1080/08832323.2017.1339662","volume":"92","author":[{"family":"Djoundourian","given":"Salpie S."}],"accessed":{"date-parts":[["2023",5,8]]},"issued":{"date-parts":[["2017",7,4]]}},"label":"page"},{"id":316,"uris":["http://zotero.org/users/11537704/items/SUUVU8XP"],"itemData":{"id":316,"type":"article-journal","abstract":"Several challenges are associated with e-learning systems, the most significant of which is the lack of student motivation in various course activities and for various course materials. In this study, we used machine learning (ML) algorithms to identify low-engagement students in a social science course at the Open University (OU) to assess the effect of engagement on student performance. The input variables of the study included highest education level, final results, score on the assessment, and the number of clicks on virtual learning environment (VLE) activities, which included dataplus, forumng, glossary, oucollaborate, oucontent, resources, subpages, homepage, and URL during the first course assessment. The output variable was the student level of engagement in the various activities. To predict low-engagement students, we applied several ML algorithms to the dataset. Using these algorithms, trained models were first obtained; then, the accuracy and kappa values of the models were compared. The results demonstrated that the J48, decision tree, JRIP, and gradient-boosted classifiers exhibited better performance in terms of the accuracy, kappa value, and recall compared to the other tested models. Based on these findings, we developed a dashboard to facilitate instructor at the OU. These models can easily be incorporated into VLE systems to help instructors evaluate student engagement during VLE courses with regard to different activities and materials and to provide additional interventions for students in advance of their final exam. Furthermore, this study examined the relationship between student engagement and the course assessment score.","container-title":"Computational Intelligence and Neuroscience","DOI":"10.1155/2018/6347186","ISSN":"1687-5265","language":"en","note":"publisher: Hindawi","page":"e6347186","source":"www.hindawi.com","title":"Student Engagement Predictions in an e-Learning System and Their Impact on Student Course Assessment Scores","URL":"https://www.hindawi.com/journals/cin/2018/6347186/","volume":"2018","author":[{"family":"Hussain","given":"Mushtaq"},{"family":"Zhu","given":"Wenhao"},{"family":"Zhang","given":"Wu"},{"family":"Abidi","given":"Syed Muhammad Raza"}],"accessed":{"date-parts":[["2023",7,18]]},"issued":{"date-parts":[["2018",10,2]]}},"label":"page"}],"schema":"https://github.com/citation-style-language/schema/raw/master/csl-citation.json"} </w:instrText>
      </w:r>
      <w:r w:rsidR="006D187F">
        <w:fldChar w:fldCharType="separate"/>
      </w:r>
      <w:r w:rsidR="006D187F" w:rsidRPr="006D187F">
        <w:rPr>
          <w:szCs w:val="24"/>
        </w:rPr>
        <w:t xml:space="preserve">(Djoundourian, 2017; Hussain </w:t>
      </w:r>
      <w:r w:rsidR="006D187F" w:rsidRPr="006D187F">
        <w:rPr>
          <w:i/>
          <w:iCs/>
          <w:szCs w:val="24"/>
        </w:rPr>
        <w:t>et al.</w:t>
      </w:r>
      <w:r w:rsidR="006D187F" w:rsidRPr="006D187F">
        <w:rPr>
          <w:szCs w:val="24"/>
        </w:rPr>
        <w:t>, 2018)</w:t>
      </w:r>
      <w:r w:rsidR="006D187F">
        <w:fldChar w:fldCharType="end"/>
      </w:r>
      <w:r w:rsidR="006D187F">
        <w:t xml:space="preserve">. </w:t>
      </w:r>
      <w:r w:rsidR="007F00D5">
        <w:t xml:space="preserve"> </w:t>
      </w:r>
      <w:r w:rsidR="00D67EB4">
        <w:t>Different methods of h</w:t>
      </w:r>
      <w:r w:rsidR="007F00D5">
        <w:t>yperparameter</w:t>
      </w:r>
      <w:r w:rsidR="006F514B">
        <w:t xml:space="preserve"> tuning </w:t>
      </w:r>
      <w:r w:rsidR="00D67EB4">
        <w:t xml:space="preserve">were </w:t>
      </w:r>
      <w:r w:rsidR="006F514B">
        <w:t>applied</w:t>
      </w:r>
      <w:r w:rsidR="00320DA3">
        <w:t xml:space="preserve"> in the form of cross validation </w:t>
      </w:r>
      <w:r w:rsidR="00D67EB4">
        <w:t xml:space="preserve">and GridSearchCV </w:t>
      </w:r>
      <w:r w:rsidR="00E77714">
        <w:t>from sc</w:t>
      </w:r>
      <w:r w:rsidR="00936937">
        <w:t xml:space="preserve">ikit-learn.  Cross Validation was selected as it was used in previous </w:t>
      </w:r>
      <w:r w:rsidR="001B4A7C">
        <w:t>papers</w:t>
      </w:r>
      <w:r w:rsidR="00880834">
        <w:t xml:space="preserve"> (</w:t>
      </w:r>
      <w:r w:rsidR="00B22352">
        <w:fldChar w:fldCharType="begin"/>
      </w:r>
      <w:r w:rsidR="00B22352">
        <w:instrText xml:space="preserve"> ADDIN ZOTERO_ITEM CSL_CITATION {"citationID":"T8e1jzj6","properties":{"formattedCitation":"(Kohnke, Foung and Chen, 2022)","plainCitation":"(Kohnke, Foung and Chen, 2022)","noteIndex":0},"citationItems":[{"id":320,"uris":["http://zotero.org/users/11537704/items/UE2YKYAL"],"itemData":{"id":320,"type":"article-journal","abstract":"Blended learning pedagogical practices supported by learning management systems have become an important part of higher education curricula. In most cases, these blended curricula are evaluated through multimodal formative assessments. Although assessments can strongly affect student outcomes, research on the topic is limited. In this paper, we adopted a learning analytics approach to explore student engagement with formative assessments and the power of these assessments to predict student outcomes in an English for Academic Purposes courses in a Hong Kong university. The study retrieved the data logs from 7,815 students and used the data to analyze student engagement with the formative assessments. The results suggested that the students put effort into completing the assessments. The degree to which assessments predict learning outcomes depend on students’ level of subject knowledge and their understanding of the relevance of the assessments. This study showed that learning analytics provided reliable evidence for understanding students’ engagement and identifying at-risk students. Therefore, learning analytics research has the potential to inform pedagogical practice.","container-title":"SAGE Open","DOI":"10.1177/21582440221089957","ISSN":"2158-2440","issue":"2","language":"en","note":"publisher: SAGE Publications","page":"21582440221089957","source":"SAGE Journals","title":"Using Learner Analytics to Explore the Potential Contribution of Multimodal Formative Assessment to Academic Success in Higher Education","URL":"https://doi.org/10.1177/21582440221089957","volume":"12","author":[{"family":"Kohnke","given":"Lucas"},{"family":"Foung","given":"Dennis"},{"family":"Chen","given":"Julia"}],"accessed":{"date-parts":[["2023",7,18]]},"issued":{"date-parts":[["2022",4,1]]}},"label":"page"}],"schema":"https://github.com/citation-style-language/schema/raw/master/csl-citation.json"} </w:instrText>
      </w:r>
      <w:r w:rsidR="00B22352">
        <w:fldChar w:fldCharType="separate"/>
      </w:r>
      <w:r w:rsidR="00B22352" w:rsidRPr="00B22352">
        <w:t>(Kohnke, Foung and Chen, 2022)</w:t>
      </w:r>
      <w:r w:rsidR="00B22352">
        <w:fldChar w:fldCharType="end"/>
      </w:r>
      <w:r w:rsidR="00B22352">
        <w:t xml:space="preserve"> </w:t>
      </w:r>
      <w:r w:rsidR="00B22352" w:rsidRPr="00B22352">
        <w:rPr>
          <w:b/>
          <w:bCs/>
          <w:color w:val="FF0000"/>
          <w:highlight w:val="yellow"/>
        </w:rPr>
        <w:t>INSERT ZHANG</w:t>
      </w:r>
      <w:r w:rsidR="00880834">
        <w:t>)</w:t>
      </w:r>
      <w:r w:rsidR="001B4A7C">
        <w:t xml:space="preserve">, </w:t>
      </w:r>
      <w:r w:rsidR="002F2699">
        <w:t>whilst scikit learn was selected as the library</w:t>
      </w:r>
      <w:r w:rsidR="00B03982">
        <w:t xml:space="preserve"> as both the model and </w:t>
      </w:r>
      <w:r w:rsidR="00833625">
        <w:t>hyperparameter tuning was selected from both.</w:t>
      </w:r>
      <w:r w:rsidR="00E32956">
        <w:t xml:space="preserve"> </w:t>
      </w:r>
      <w:r w:rsidR="004D21D6">
        <w:t xml:space="preserve"> For Cross Validation, a range of features were tried to identify what </w:t>
      </w:r>
      <w:r w:rsidR="005347A4">
        <w:t>number of features is optimal for the best results within the model.</w:t>
      </w:r>
      <w:r w:rsidR="009445AD">
        <w:t xml:space="preserve">  </w:t>
      </w:r>
      <w:r w:rsidR="005347A4">
        <w:t>In addition, t</w:t>
      </w:r>
      <w:r w:rsidR="00DD7A18">
        <w:t>he autho</w:t>
      </w:r>
      <w:r w:rsidR="00F168BF">
        <w:t xml:space="preserve">r sought to look at tenure </w:t>
      </w:r>
      <w:r w:rsidR="00F168BF">
        <w:lastRenderedPageBreak/>
        <w:t>both as a grou</w:t>
      </w:r>
      <w:r w:rsidR="00E32956">
        <w:t>ped column, and an ungrouped column.</w:t>
      </w:r>
      <w:r w:rsidR="005347A4">
        <w:t xml:space="preserve">  This was completed to </w:t>
      </w:r>
      <w:r w:rsidR="009445AD">
        <w:t>identify</w:t>
      </w:r>
      <w:r w:rsidR="005347A4">
        <w:t xml:space="preserve"> if </w:t>
      </w:r>
      <w:r w:rsidR="0024008A">
        <w:t xml:space="preserve">the </w:t>
      </w:r>
      <w:r w:rsidR="00E74B2B">
        <w:t>there was any difference in the results.</w:t>
      </w:r>
    </w:p>
    <w:p w14:paraId="1252BFDA" w14:textId="2FD74603" w:rsidR="00DD7A18" w:rsidRDefault="00927411" w:rsidP="005702A9">
      <w:pPr>
        <w:ind w:left="426"/>
      </w:pPr>
      <w:r>
        <w:rPr>
          <w:b/>
          <w:bCs/>
          <w:color w:val="FF0000"/>
          <w:highlight w:val="yellow"/>
        </w:rPr>
        <w:t xml:space="preserve">Upload Zhang .. and check SVM / SVC  </w:t>
      </w:r>
    </w:p>
    <w:p w14:paraId="270ED025" w14:textId="043E1EE6" w:rsidR="005702A9" w:rsidRPr="00833625" w:rsidRDefault="005702A9" w:rsidP="005702A9">
      <w:pPr>
        <w:ind w:left="426"/>
        <w:rPr>
          <w:b/>
          <w:bCs/>
        </w:rPr>
      </w:pPr>
      <w:r w:rsidRPr="00833625">
        <w:rPr>
          <w:b/>
          <w:bCs/>
        </w:rPr>
        <w:t xml:space="preserve">Algorithm 3 - </w:t>
      </w:r>
      <w:r w:rsidR="009445AD" w:rsidRPr="00833625">
        <w:rPr>
          <w:b/>
          <w:bCs/>
        </w:rPr>
        <w:t xml:space="preserve">Support Vector Machines </w:t>
      </w:r>
    </w:p>
    <w:p w14:paraId="5C222C9B" w14:textId="286445C8" w:rsidR="00833625" w:rsidRDefault="000772EE" w:rsidP="005702A9">
      <w:pPr>
        <w:ind w:left="426"/>
      </w:pPr>
      <w:r>
        <w:t xml:space="preserve">Support Vector Machines (SVM) is also </w:t>
      </w:r>
      <w:r w:rsidR="00CD3CEB">
        <w:t xml:space="preserve">able to work with classification data, and is able to identify outliers in the data </w:t>
      </w:r>
      <w:r w:rsidR="00CD3CEB">
        <w:fldChar w:fldCharType="begin"/>
      </w:r>
      <w:r w:rsidR="00CD3CEB">
        <w:instrText xml:space="preserve"> ADDIN ZOTERO_ITEM CSL_CITATION {"citationID":"WVoxgM2H","properties":{"formattedCitation":"({\\i{}1.4. Support Vector Machines \\uc0\\u8212{} scikit-learn 1.3.0 documentation}, no date)","plainCitation":"(1.4. Support Vector Machines — scikit-learn 1.3.0 documentation, no date)","noteIndex":0},"citationItems":[{"id":398,"uris":["http://zotero.org/users/11537704/items/THEH5DCX"],"itemData":{"id":398,"type":"webpage","title":"1.4. Support Vector Machines — scikit-learn 1.3.0 documentation","URL":"https://scikit-learn.org/stable/modules/svm.html","accessed":{"date-parts":[["2023",8,30]]}}}],"schema":"https://github.com/citation-style-language/schema/raw/master/csl-citation.json"} </w:instrText>
      </w:r>
      <w:r w:rsidR="00CD3CEB">
        <w:fldChar w:fldCharType="separate"/>
      </w:r>
      <w:r w:rsidR="00CD3CEB" w:rsidRPr="00CD3CEB">
        <w:rPr>
          <w:szCs w:val="24"/>
        </w:rPr>
        <w:t>(</w:t>
      </w:r>
      <w:r w:rsidR="00CD3CEB" w:rsidRPr="00CD3CEB">
        <w:rPr>
          <w:i/>
          <w:iCs/>
          <w:szCs w:val="24"/>
        </w:rPr>
        <w:t>1.4. Support Vector Machines — scikit-learn 1.3.0 documentation</w:t>
      </w:r>
      <w:r w:rsidR="00CD3CEB" w:rsidRPr="00CD3CEB">
        <w:rPr>
          <w:szCs w:val="24"/>
        </w:rPr>
        <w:t>, no date)</w:t>
      </w:r>
      <w:r w:rsidR="00CD3CEB">
        <w:fldChar w:fldCharType="end"/>
      </w:r>
      <w:r w:rsidR="00CD3CEB">
        <w:t>.</w:t>
      </w:r>
      <w:r w:rsidR="00D275E5">
        <w:t xml:space="preserve"> </w:t>
      </w:r>
      <w:r w:rsidR="00D32367">
        <w:t xml:space="preserve"> Zhang et al (2023) also used SV</w:t>
      </w:r>
      <w:r w:rsidR="00587CD5">
        <w:t>M to carry out their analysis on OULAD</w:t>
      </w:r>
      <w:r w:rsidR="00B824EA">
        <w:t xml:space="preserve"> dataset</w:t>
      </w:r>
      <w:r w:rsidR="00587CD5">
        <w:t xml:space="preserve">.  </w:t>
      </w:r>
      <w:r w:rsidR="00757F69">
        <w:t xml:space="preserve">For completeness, </w:t>
      </w:r>
      <w:r w:rsidR="0010087E">
        <w:t>a range of kernels was applied to identify which is the most suitable</w:t>
      </w:r>
      <w:r w:rsidR="00617777">
        <w:t xml:space="preserve"> - the default kernel rbf was deemed appropriate</w:t>
      </w:r>
      <w:r w:rsidR="0010087E">
        <w:t>.  As</w:t>
      </w:r>
      <w:r w:rsidR="008C5489">
        <w:t xml:space="preserve"> required when using SVM, a scaler was applied to the data to facilitate processing.  </w:t>
      </w:r>
      <w:r w:rsidR="007219B2">
        <w:t>Hyperparameter tuning was applied in the form of GridSearchCV</w:t>
      </w:r>
      <w:r w:rsidR="00386266">
        <w:t xml:space="preserve"> initially</w:t>
      </w:r>
      <w:r w:rsidR="00AA3928">
        <w:t xml:space="preserve">, and the applied further </w:t>
      </w:r>
      <w:r w:rsidR="00386266">
        <w:t>tun</w:t>
      </w:r>
      <w:r w:rsidR="00AA3928">
        <w:t xml:space="preserve">ing </w:t>
      </w:r>
      <w:r w:rsidR="00386266">
        <w:t xml:space="preserve">by applying </w:t>
      </w:r>
      <w:r w:rsidR="00886825">
        <w:t xml:space="preserve">param_grid </w:t>
      </w:r>
      <w:r w:rsidR="000E2083">
        <w:t xml:space="preserve">as a further addition to the parameters </w:t>
      </w:r>
      <w:r w:rsidR="00BE67E8">
        <w:t xml:space="preserve">to allow for a search to be completed over </w:t>
      </w:r>
      <w:r w:rsidR="007249DE">
        <w:t>a wider sequence of parameter settings.</w:t>
      </w:r>
      <w:r w:rsidR="002B106E">
        <w:t xml:space="preserve">  The cross validation parameter in this instance was set to 5.</w:t>
      </w:r>
    </w:p>
    <w:p w14:paraId="384DE9C7" w14:textId="77777777" w:rsidR="00833625" w:rsidRDefault="00833625" w:rsidP="005702A9">
      <w:pPr>
        <w:ind w:left="426"/>
      </w:pPr>
    </w:p>
    <w:p w14:paraId="36A09BE4" w14:textId="5E34093D" w:rsidR="00850E89" w:rsidRPr="00833625" w:rsidRDefault="005702A9" w:rsidP="005702A9">
      <w:pPr>
        <w:ind w:left="426"/>
        <w:rPr>
          <w:b/>
          <w:bCs/>
        </w:rPr>
      </w:pPr>
      <w:r w:rsidRPr="00833625">
        <w:rPr>
          <w:b/>
          <w:bCs/>
        </w:rPr>
        <w:t xml:space="preserve">Algorithm 4 - </w:t>
      </w:r>
      <w:r w:rsidR="009445AD" w:rsidRPr="00833625">
        <w:rPr>
          <w:b/>
          <w:bCs/>
        </w:rPr>
        <w:t>Random Forest</w:t>
      </w:r>
    </w:p>
    <w:p w14:paraId="5FE6BB8C" w14:textId="77777777" w:rsidR="00833625" w:rsidRDefault="00833625" w:rsidP="005702A9">
      <w:pPr>
        <w:ind w:left="426"/>
      </w:pPr>
    </w:p>
    <w:p w14:paraId="296E6A2B" w14:textId="77777777" w:rsidR="00833625" w:rsidRDefault="00833625" w:rsidP="005702A9">
      <w:pPr>
        <w:ind w:left="426"/>
      </w:pPr>
    </w:p>
    <w:p w14:paraId="61E35D26" w14:textId="31B5E066" w:rsidR="00057257" w:rsidRPr="00833625" w:rsidRDefault="005702A9" w:rsidP="005702A9">
      <w:pPr>
        <w:ind w:left="426"/>
        <w:rPr>
          <w:b/>
          <w:bCs/>
        </w:rPr>
      </w:pPr>
      <w:r w:rsidRPr="00833625">
        <w:rPr>
          <w:b/>
          <w:bCs/>
        </w:rPr>
        <w:t xml:space="preserve">Algorithm 5 - </w:t>
      </w:r>
      <w:r w:rsidR="00201DDF" w:rsidRPr="00833625">
        <w:rPr>
          <w:b/>
          <w:bCs/>
        </w:rPr>
        <w:t xml:space="preserve">MLP - </w:t>
      </w:r>
    </w:p>
    <w:p w14:paraId="1396CFB2" w14:textId="77777777" w:rsidR="00201DDF" w:rsidRDefault="00201DDF" w:rsidP="005E0E54">
      <w:pPr>
        <w:ind w:left="426"/>
      </w:pPr>
    </w:p>
    <w:p w14:paraId="7DBA9256" w14:textId="77777777" w:rsidR="00873436" w:rsidRDefault="00873436" w:rsidP="005E0E54">
      <w:pPr>
        <w:ind w:left="426"/>
      </w:pPr>
    </w:p>
    <w:p w14:paraId="5FFB142B" w14:textId="784022B5" w:rsidR="00FC0493" w:rsidRDefault="00FC0493" w:rsidP="003376F1">
      <w:pPr>
        <w:ind w:left="426"/>
      </w:pPr>
    </w:p>
    <w:p w14:paraId="418D6B3A" w14:textId="77777777" w:rsidR="00FC0493" w:rsidRPr="004964FA" w:rsidRDefault="00FC0493" w:rsidP="00FC0493">
      <w:pPr>
        <w:ind w:left="426"/>
        <w:jc w:val="both"/>
        <w:rPr>
          <w:rFonts w:ascii="Times New Roman" w:hAnsi="Times New Roman" w:cs="Times New Roman"/>
          <w:sz w:val="24"/>
          <w:szCs w:val="24"/>
        </w:rPr>
      </w:pPr>
    </w:p>
    <w:p w14:paraId="695758F9" w14:textId="013D9664" w:rsidR="00FC0493" w:rsidRPr="004964FA" w:rsidRDefault="00FC0493" w:rsidP="00FC0493">
      <w:pPr>
        <w:ind w:left="426"/>
        <w:jc w:val="both"/>
        <w:rPr>
          <w:rFonts w:ascii="Times New Roman" w:hAnsi="Times New Roman" w:cs="Times New Roman"/>
          <w:sz w:val="24"/>
          <w:szCs w:val="24"/>
        </w:rPr>
      </w:pPr>
      <w:r w:rsidRPr="004964FA">
        <w:rPr>
          <w:rFonts w:ascii="Times New Roman" w:hAnsi="Times New Roman" w:cs="Times New Roman"/>
          <w:sz w:val="24"/>
          <w:szCs w:val="24"/>
        </w:rPr>
        <w:t>Applying the Sampling Strategy</w:t>
      </w:r>
    </w:p>
    <w:p w14:paraId="2C90EBDD" w14:textId="45832A8A" w:rsidR="00831B4C" w:rsidRDefault="00FC0493" w:rsidP="0015332B">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The sampling strategy outlined above is normally applied to primary data collection.  For the purposes of this research, a sampling strategy will be applied </w:t>
      </w:r>
      <w:r w:rsidR="00442422">
        <w:rPr>
          <w:rFonts w:ascii="Times New Roman" w:hAnsi="Times New Roman" w:cs="Times New Roman"/>
          <w:sz w:val="24"/>
          <w:szCs w:val="24"/>
        </w:rPr>
        <w:t xml:space="preserve">to </w:t>
      </w:r>
      <w:r w:rsidRPr="004964FA">
        <w:rPr>
          <w:rFonts w:ascii="Times New Roman" w:hAnsi="Times New Roman" w:cs="Times New Roman"/>
          <w:sz w:val="24"/>
          <w:szCs w:val="24"/>
        </w:rPr>
        <w:t xml:space="preserve">secondary data </w:t>
      </w:r>
      <w:r w:rsidR="00442422">
        <w:rPr>
          <w:rFonts w:ascii="Times New Roman" w:hAnsi="Times New Roman" w:cs="Times New Roman"/>
          <w:sz w:val="24"/>
          <w:szCs w:val="24"/>
        </w:rPr>
        <w:t>which has been</w:t>
      </w:r>
      <w:r w:rsidR="00611B55">
        <w:rPr>
          <w:rFonts w:ascii="Times New Roman" w:hAnsi="Times New Roman" w:cs="Times New Roman"/>
          <w:sz w:val="24"/>
          <w:szCs w:val="24"/>
        </w:rPr>
        <w:t xml:space="preserve"> taken from </w:t>
      </w:r>
      <w:r w:rsidR="0015332B">
        <w:rPr>
          <w:rFonts w:ascii="Times New Roman" w:hAnsi="Times New Roman" w:cs="Times New Roman"/>
          <w:sz w:val="24"/>
          <w:szCs w:val="24"/>
        </w:rPr>
        <w:t xml:space="preserve">he OULAD data set, freely available on the internet.  The data set contains in excess of 34, 000 data points.  The author applied </w:t>
      </w:r>
      <w:r w:rsidR="005520CC">
        <w:rPr>
          <w:rFonts w:ascii="Times New Roman" w:hAnsi="Times New Roman" w:cs="Times New Roman"/>
          <w:sz w:val="24"/>
          <w:szCs w:val="24"/>
        </w:rPr>
        <w:t>reviewed the dataset as part of the exploratory data analysis process and</w:t>
      </w:r>
      <w:r w:rsidR="006D7A78">
        <w:rPr>
          <w:rFonts w:ascii="Times New Roman" w:hAnsi="Times New Roman" w:cs="Times New Roman"/>
          <w:sz w:val="24"/>
          <w:szCs w:val="24"/>
        </w:rPr>
        <w:t xml:space="preserve"> applied the sa</w:t>
      </w:r>
    </w:p>
    <w:p w14:paraId="2E53E740" w14:textId="77777777" w:rsidR="0015332B" w:rsidRPr="004964FA" w:rsidRDefault="0015332B" w:rsidP="0015332B">
      <w:pPr>
        <w:ind w:left="426"/>
        <w:jc w:val="both"/>
        <w:rPr>
          <w:rFonts w:ascii="Times New Roman" w:hAnsi="Times New Roman" w:cs="Times New Roman"/>
          <w:sz w:val="24"/>
          <w:szCs w:val="24"/>
        </w:rPr>
      </w:pPr>
    </w:p>
    <w:p w14:paraId="112766D5" w14:textId="77777777" w:rsidR="002A54CB" w:rsidRDefault="002A54CB" w:rsidP="004964FA">
      <w:pPr>
        <w:pStyle w:val="Heading1"/>
        <w:numPr>
          <w:ilvl w:val="0"/>
          <w:numId w:val="35"/>
        </w:numPr>
        <w:jc w:val="both"/>
      </w:pPr>
      <w:r w:rsidRPr="003605A2">
        <w:t>Chapter 5: Implementation</w:t>
      </w:r>
    </w:p>
    <w:p w14:paraId="78DE9952" w14:textId="34E50DFF" w:rsidR="0074632E" w:rsidRDefault="00837774" w:rsidP="0074632E">
      <w:pPr>
        <w:ind w:left="426"/>
      </w:pPr>
      <w:r>
        <w:t>How this was implemented…</w:t>
      </w:r>
    </w:p>
    <w:p w14:paraId="67C98FFD" w14:textId="79896495" w:rsidR="00837774" w:rsidRPr="0074632E" w:rsidRDefault="00837774" w:rsidP="00837774">
      <w:pPr>
        <w:pStyle w:val="ListParagraph"/>
        <w:numPr>
          <w:ilvl w:val="0"/>
          <w:numId w:val="41"/>
        </w:numPr>
      </w:pPr>
      <w:r>
        <w:t xml:space="preserve">Algorithm 1 </w:t>
      </w:r>
    </w:p>
    <w:p w14:paraId="2FA0A2BE" w14:textId="77777777" w:rsidR="002A54CB" w:rsidRPr="003605A2" w:rsidRDefault="002A54CB" w:rsidP="004964FA">
      <w:pPr>
        <w:pStyle w:val="Heading1"/>
        <w:numPr>
          <w:ilvl w:val="0"/>
          <w:numId w:val="35"/>
        </w:numPr>
        <w:jc w:val="both"/>
      </w:pPr>
      <w:r w:rsidRPr="003605A2">
        <w:lastRenderedPageBreak/>
        <w:t>Chapter 6: Results</w:t>
      </w:r>
    </w:p>
    <w:p w14:paraId="409010B1" w14:textId="77777777" w:rsidR="002A54CB" w:rsidRPr="003605A2" w:rsidRDefault="002A54CB" w:rsidP="004964FA">
      <w:pPr>
        <w:pStyle w:val="Heading1"/>
        <w:numPr>
          <w:ilvl w:val="0"/>
          <w:numId w:val="35"/>
        </w:numPr>
        <w:jc w:val="both"/>
      </w:pPr>
      <w:r w:rsidRPr="003605A2">
        <w:t>Chapter 7: Discussion</w:t>
      </w:r>
    </w:p>
    <w:p w14:paraId="452760ED" w14:textId="54BF5224" w:rsidR="00CD0161" w:rsidRPr="003605A2" w:rsidRDefault="002A54CB" w:rsidP="004964FA">
      <w:pPr>
        <w:pStyle w:val="Heading1"/>
        <w:numPr>
          <w:ilvl w:val="0"/>
          <w:numId w:val="35"/>
        </w:numPr>
        <w:jc w:val="both"/>
      </w:pPr>
      <w:r w:rsidRPr="003605A2">
        <w:t>Chapter 8: Conclusion</w:t>
      </w:r>
    </w:p>
    <w:p w14:paraId="36AFE296" w14:textId="77777777" w:rsidR="00F25D73" w:rsidRPr="003605A2" w:rsidRDefault="00F25D73" w:rsidP="004964FA">
      <w:pPr>
        <w:pStyle w:val="Heading1"/>
        <w:numPr>
          <w:ilvl w:val="0"/>
          <w:numId w:val="35"/>
        </w:numPr>
        <w:jc w:val="both"/>
      </w:pPr>
      <w:r w:rsidRPr="003605A2">
        <w:t>Appendix A: Workflow</w:t>
      </w:r>
    </w:p>
    <w:p w14:paraId="14946AF6" w14:textId="77777777" w:rsidR="00F25D73" w:rsidRPr="003605A2" w:rsidRDefault="00F25D73" w:rsidP="004964FA">
      <w:pPr>
        <w:pStyle w:val="Heading1"/>
        <w:numPr>
          <w:ilvl w:val="0"/>
          <w:numId w:val="35"/>
        </w:numPr>
        <w:jc w:val="both"/>
      </w:pPr>
      <w:r w:rsidRPr="003605A2">
        <w:t>Appendix B: Interview Transcripts</w:t>
      </w:r>
    </w:p>
    <w:p w14:paraId="1CD82A5F" w14:textId="77777777" w:rsidR="00F25D73" w:rsidRPr="003605A2" w:rsidRDefault="00F25D73" w:rsidP="004964FA">
      <w:pPr>
        <w:pStyle w:val="Heading1"/>
        <w:numPr>
          <w:ilvl w:val="0"/>
          <w:numId w:val="35"/>
        </w:numPr>
        <w:jc w:val="both"/>
      </w:pPr>
      <w:r w:rsidRPr="003605A2">
        <w:t>Appendix C: Data Permissions</w:t>
      </w:r>
    </w:p>
    <w:p w14:paraId="2BDE5189" w14:textId="77777777" w:rsidR="00F25D73" w:rsidRPr="003605A2" w:rsidRDefault="00F25D73" w:rsidP="004964FA">
      <w:pPr>
        <w:pStyle w:val="Heading1"/>
        <w:numPr>
          <w:ilvl w:val="0"/>
          <w:numId w:val="35"/>
        </w:numPr>
        <w:jc w:val="both"/>
      </w:pPr>
      <w:r w:rsidRPr="003605A2">
        <w:t>Appendix D: Consent Forms</w:t>
      </w:r>
    </w:p>
    <w:p w14:paraId="7FCE5C61" w14:textId="0AEAB224" w:rsidR="003121BE" w:rsidRPr="003605A2" w:rsidRDefault="00F25D73" w:rsidP="004964FA">
      <w:pPr>
        <w:pStyle w:val="Heading1"/>
        <w:numPr>
          <w:ilvl w:val="0"/>
          <w:numId w:val="35"/>
        </w:numPr>
        <w:jc w:val="both"/>
      </w:pPr>
      <w:r w:rsidRPr="003605A2">
        <w:t>Reference List</w:t>
      </w:r>
    </w:p>
    <w:p w14:paraId="71394BFB" w14:textId="0AC180C3" w:rsidR="003121BE" w:rsidRPr="003605A2" w:rsidRDefault="003121BE" w:rsidP="004964FA">
      <w:pPr>
        <w:jc w:val="both"/>
        <w:rPr>
          <w:rFonts w:ascii="Times New Roman" w:hAnsi="Times New Roman" w:cs="Times New Roman"/>
          <w:color w:val="auto"/>
        </w:rPr>
      </w:pPr>
    </w:p>
    <w:sectPr w:rsidR="003121BE" w:rsidRPr="003605A2">
      <w:footerReference w:type="even" r:id="rId21"/>
      <w:footerReference w:type="default" r:id="rId22"/>
      <w:footerReference w:type="first" r:id="rId23"/>
      <w:pgSz w:w="12240" w:h="15840"/>
      <w:pgMar w:top="1105" w:right="1597" w:bottom="1281" w:left="1584"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B22298" w14:textId="77777777" w:rsidR="00C75C21" w:rsidRDefault="00C75C21" w:rsidP="00101B64">
      <w:pPr>
        <w:spacing w:after="0" w:line="240" w:lineRule="auto"/>
      </w:pPr>
      <w:r>
        <w:separator/>
      </w:r>
    </w:p>
  </w:endnote>
  <w:endnote w:type="continuationSeparator" w:id="0">
    <w:p w14:paraId="37A7D326" w14:textId="77777777" w:rsidR="00C75C21" w:rsidRDefault="00C75C21" w:rsidP="00101B64">
      <w:pPr>
        <w:spacing w:after="0" w:line="240" w:lineRule="auto"/>
      </w:pPr>
      <w:r>
        <w:continuationSeparator/>
      </w:r>
    </w:p>
  </w:endnote>
  <w:endnote w:type="continuationNotice" w:id="1">
    <w:p w14:paraId="2229D61A" w14:textId="77777777" w:rsidR="008E287D" w:rsidRDefault="008E287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0545A" w14:textId="0C9D69C6" w:rsidR="00101B64" w:rsidRDefault="00101B64">
    <w:pPr>
      <w:pStyle w:val="Footer"/>
    </w:pPr>
    <w:r>
      <w:rPr>
        <w:noProof/>
      </w:rPr>
      <mc:AlternateContent>
        <mc:Choice Requires="wps">
          <w:drawing>
            <wp:anchor distT="0" distB="0" distL="0" distR="0" simplePos="0" relativeHeight="251658241" behindDoc="0" locked="0" layoutInCell="1" allowOverlap="1" wp14:anchorId="0DEF7E6A" wp14:editId="278FD135">
              <wp:simplePos x="635" y="635"/>
              <wp:positionH relativeFrom="page">
                <wp:align>center</wp:align>
              </wp:positionH>
              <wp:positionV relativeFrom="page">
                <wp:align>bottom</wp:align>
              </wp:positionV>
              <wp:extent cx="443865" cy="443865"/>
              <wp:effectExtent l="0" t="0" r="10795" b="0"/>
              <wp:wrapNone/>
              <wp:docPr id="8" name="Text Box 8"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DEF7E6A" id="_x0000_t202" coordsize="21600,21600" o:spt="202" path="m,l,21600r21600,l21600,xe">
              <v:stroke joinstyle="miter"/>
              <v:path gradientshapeok="t" o:connecttype="rect"/>
            </v:shapetype>
            <v:shape id="Text Box 8" o:spid="_x0000_s1034" type="#_x0000_t202" alt="Classified - Confidential" style="position:absolute;margin-left:0;margin-top:0;width:34.95pt;height:34.95pt;z-index:25165824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" filled="f" stroked="f">
              <v:textbox style="mso-fit-shape-to-text:t" inset="0,0,0,15pt">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3F63B" w14:textId="2FD0B23E" w:rsidR="00101B64" w:rsidRDefault="00101B64">
    <w:pPr>
      <w:pStyle w:val="Footer"/>
    </w:pPr>
    <w:r>
      <w:rPr>
        <w:noProof/>
      </w:rPr>
      <mc:AlternateContent>
        <mc:Choice Requires="wps">
          <w:drawing>
            <wp:anchor distT="0" distB="0" distL="0" distR="0" simplePos="0" relativeHeight="251658242" behindDoc="0" locked="0" layoutInCell="1" allowOverlap="1" wp14:anchorId="7452C42B" wp14:editId="27E0010E">
              <wp:simplePos x="1009403" y="9429008"/>
              <wp:positionH relativeFrom="page">
                <wp:align>center</wp:align>
              </wp:positionH>
              <wp:positionV relativeFrom="page">
                <wp:align>bottom</wp:align>
              </wp:positionV>
              <wp:extent cx="443865" cy="443865"/>
              <wp:effectExtent l="0" t="0" r="10795" b="0"/>
              <wp:wrapNone/>
              <wp:docPr id="9" name="Text Box 9"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452C42B" id="_x0000_t202" coordsize="21600,21600" o:spt="202" path="m,l,21600r21600,l21600,xe">
              <v:stroke joinstyle="miter"/>
              <v:path gradientshapeok="t" o:connecttype="rect"/>
            </v:shapetype>
            <v:shape id="Text Box 9" o:spid="_x0000_s1035" type="#_x0000_t202" alt="Classified - Confidential" style="position:absolute;margin-left:0;margin-top:0;width:34.95pt;height:34.95pt;z-index:25165824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" filled="f" stroked="f">
              <v:textbox style="mso-fit-shape-to-text:t" inset="0,0,0,15pt">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9706FF" w14:textId="781DD00F" w:rsidR="00101B64" w:rsidRDefault="00101B64">
    <w:pPr>
      <w:pStyle w:val="Footer"/>
    </w:pPr>
    <w:r>
      <w:rPr>
        <w:noProof/>
      </w:rPr>
      <mc:AlternateContent>
        <mc:Choice Requires="wps">
          <w:drawing>
            <wp:anchor distT="0" distB="0" distL="0" distR="0" simplePos="0" relativeHeight="251658240" behindDoc="0" locked="0" layoutInCell="1" allowOverlap="1" wp14:anchorId="2AC3BE7F" wp14:editId="27FFF5E1">
              <wp:simplePos x="635" y="635"/>
              <wp:positionH relativeFrom="page">
                <wp:align>center</wp:align>
              </wp:positionH>
              <wp:positionV relativeFrom="page">
                <wp:align>bottom</wp:align>
              </wp:positionV>
              <wp:extent cx="443865" cy="443865"/>
              <wp:effectExtent l="0" t="0" r="10795" b="0"/>
              <wp:wrapNone/>
              <wp:docPr id="7" name="Text Box 7"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AC3BE7F" id="_x0000_t202" coordsize="21600,21600" o:spt="202" path="m,l,21600r21600,l21600,xe">
              <v:stroke joinstyle="miter"/>
              <v:path gradientshapeok="t" o:connecttype="rect"/>
            </v:shapetype>
            <v:shape id="Text Box 7" o:spid="_x0000_s1036" type="#_x0000_t202" alt="Classified - Confidential" style="position:absolute;margin-left:0;margin-top:0;width:34.95pt;height:34.95pt;z-index:25165824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" filled="f" stroked="f">
              <v:textbox style="mso-fit-shape-to-text:t" inset="0,0,0,15pt">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488DDD" w14:textId="77777777" w:rsidR="00C75C21" w:rsidRDefault="00C75C21" w:rsidP="00101B64">
      <w:pPr>
        <w:spacing w:after="0" w:line="240" w:lineRule="auto"/>
      </w:pPr>
      <w:r>
        <w:separator/>
      </w:r>
    </w:p>
  </w:footnote>
  <w:footnote w:type="continuationSeparator" w:id="0">
    <w:p w14:paraId="210F480B" w14:textId="77777777" w:rsidR="00C75C21" w:rsidRDefault="00C75C21" w:rsidP="00101B64">
      <w:pPr>
        <w:spacing w:after="0" w:line="240" w:lineRule="auto"/>
      </w:pPr>
      <w:r>
        <w:continuationSeparator/>
      </w:r>
    </w:p>
  </w:footnote>
  <w:footnote w:type="continuationNotice" w:id="1">
    <w:p w14:paraId="0FA6A0FB" w14:textId="77777777" w:rsidR="008E287D" w:rsidRDefault="008E287D">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OgGU3g+QVJWyRV" int2:id="xlPsKCqI">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1330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ADE228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8313AB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ADD448A"/>
    <w:multiLevelType w:val="hybridMultilevel"/>
    <w:tmpl w:val="5882CF8C"/>
    <w:lvl w:ilvl="0" w:tplc="EAEE72FA">
      <w:start w:val="1"/>
      <w:numFmt w:val="bullet"/>
      <w:lvlText w:val="•"/>
      <w:lvlJc w:val="left"/>
      <w:pPr>
        <w:tabs>
          <w:tab w:val="num" w:pos="720"/>
        </w:tabs>
        <w:ind w:left="720" w:hanging="360"/>
      </w:pPr>
      <w:rPr>
        <w:rFonts w:ascii="Times New Roman" w:hAnsi="Times New Roman" w:hint="default"/>
      </w:rPr>
    </w:lvl>
    <w:lvl w:ilvl="1" w:tplc="68EE11AC" w:tentative="1">
      <w:start w:val="1"/>
      <w:numFmt w:val="bullet"/>
      <w:lvlText w:val="•"/>
      <w:lvlJc w:val="left"/>
      <w:pPr>
        <w:tabs>
          <w:tab w:val="num" w:pos="1440"/>
        </w:tabs>
        <w:ind w:left="1440" w:hanging="360"/>
      </w:pPr>
      <w:rPr>
        <w:rFonts w:ascii="Times New Roman" w:hAnsi="Times New Roman" w:hint="default"/>
      </w:rPr>
    </w:lvl>
    <w:lvl w:ilvl="2" w:tplc="746CB0B6" w:tentative="1">
      <w:start w:val="1"/>
      <w:numFmt w:val="bullet"/>
      <w:lvlText w:val="•"/>
      <w:lvlJc w:val="left"/>
      <w:pPr>
        <w:tabs>
          <w:tab w:val="num" w:pos="2160"/>
        </w:tabs>
        <w:ind w:left="2160" w:hanging="360"/>
      </w:pPr>
      <w:rPr>
        <w:rFonts w:ascii="Times New Roman" w:hAnsi="Times New Roman" w:hint="default"/>
      </w:rPr>
    </w:lvl>
    <w:lvl w:ilvl="3" w:tplc="EC2AB794" w:tentative="1">
      <w:start w:val="1"/>
      <w:numFmt w:val="bullet"/>
      <w:lvlText w:val="•"/>
      <w:lvlJc w:val="left"/>
      <w:pPr>
        <w:tabs>
          <w:tab w:val="num" w:pos="2880"/>
        </w:tabs>
        <w:ind w:left="2880" w:hanging="360"/>
      </w:pPr>
      <w:rPr>
        <w:rFonts w:ascii="Times New Roman" w:hAnsi="Times New Roman" w:hint="default"/>
      </w:rPr>
    </w:lvl>
    <w:lvl w:ilvl="4" w:tplc="3DDA3AB4" w:tentative="1">
      <w:start w:val="1"/>
      <w:numFmt w:val="bullet"/>
      <w:lvlText w:val="•"/>
      <w:lvlJc w:val="left"/>
      <w:pPr>
        <w:tabs>
          <w:tab w:val="num" w:pos="3600"/>
        </w:tabs>
        <w:ind w:left="3600" w:hanging="360"/>
      </w:pPr>
      <w:rPr>
        <w:rFonts w:ascii="Times New Roman" w:hAnsi="Times New Roman" w:hint="default"/>
      </w:rPr>
    </w:lvl>
    <w:lvl w:ilvl="5" w:tplc="5E18344C" w:tentative="1">
      <w:start w:val="1"/>
      <w:numFmt w:val="bullet"/>
      <w:lvlText w:val="•"/>
      <w:lvlJc w:val="left"/>
      <w:pPr>
        <w:tabs>
          <w:tab w:val="num" w:pos="4320"/>
        </w:tabs>
        <w:ind w:left="4320" w:hanging="360"/>
      </w:pPr>
      <w:rPr>
        <w:rFonts w:ascii="Times New Roman" w:hAnsi="Times New Roman" w:hint="default"/>
      </w:rPr>
    </w:lvl>
    <w:lvl w:ilvl="6" w:tplc="A922F0C0" w:tentative="1">
      <w:start w:val="1"/>
      <w:numFmt w:val="bullet"/>
      <w:lvlText w:val="•"/>
      <w:lvlJc w:val="left"/>
      <w:pPr>
        <w:tabs>
          <w:tab w:val="num" w:pos="5040"/>
        </w:tabs>
        <w:ind w:left="5040" w:hanging="360"/>
      </w:pPr>
      <w:rPr>
        <w:rFonts w:ascii="Times New Roman" w:hAnsi="Times New Roman" w:hint="default"/>
      </w:rPr>
    </w:lvl>
    <w:lvl w:ilvl="7" w:tplc="8438E21C" w:tentative="1">
      <w:start w:val="1"/>
      <w:numFmt w:val="bullet"/>
      <w:lvlText w:val="•"/>
      <w:lvlJc w:val="left"/>
      <w:pPr>
        <w:tabs>
          <w:tab w:val="num" w:pos="5760"/>
        </w:tabs>
        <w:ind w:left="5760" w:hanging="360"/>
      </w:pPr>
      <w:rPr>
        <w:rFonts w:ascii="Times New Roman" w:hAnsi="Times New Roman" w:hint="default"/>
      </w:rPr>
    </w:lvl>
    <w:lvl w:ilvl="8" w:tplc="08608D6C"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1C13484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47F53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5A02FB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6C762AF"/>
    <w:multiLevelType w:val="hybridMultilevel"/>
    <w:tmpl w:val="3B8E1C10"/>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27860AC1"/>
    <w:multiLevelType w:val="hybridMultilevel"/>
    <w:tmpl w:val="791A6ED6"/>
    <w:lvl w:ilvl="0" w:tplc="A77A68A4">
      <w:start w:val="1"/>
      <w:numFmt w:val="bullet"/>
      <w:lvlText w:val="•"/>
      <w:lvlJc w:val="left"/>
      <w:pPr>
        <w:tabs>
          <w:tab w:val="num" w:pos="720"/>
        </w:tabs>
        <w:ind w:left="720" w:hanging="360"/>
      </w:pPr>
      <w:rPr>
        <w:rFonts w:ascii="Arial" w:hAnsi="Arial" w:hint="default"/>
      </w:rPr>
    </w:lvl>
    <w:lvl w:ilvl="1" w:tplc="CBD40120">
      <w:start w:val="1"/>
      <w:numFmt w:val="bullet"/>
      <w:lvlText w:val="•"/>
      <w:lvlJc w:val="left"/>
      <w:pPr>
        <w:tabs>
          <w:tab w:val="num" w:pos="1440"/>
        </w:tabs>
        <w:ind w:left="1440" w:hanging="360"/>
      </w:pPr>
      <w:rPr>
        <w:rFonts w:ascii="Arial" w:hAnsi="Arial" w:hint="default"/>
      </w:rPr>
    </w:lvl>
    <w:lvl w:ilvl="2" w:tplc="A63E461E" w:tentative="1">
      <w:start w:val="1"/>
      <w:numFmt w:val="bullet"/>
      <w:lvlText w:val="•"/>
      <w:lvlJc w:val="left"/>
      <w:pPr>
        <w:tabs>
          <w:tab w:val="num" w:pos="2160"/>
        </w:tabs>
        <w:ind w:left="2160" w:hanging="360"/>
      </w:pPr>
      <w:rPr>
        <w:rFonts w:ascii="Arial" w:hAnsi="Arial" w:hint="default"/>
      </w:rPr>
    </w:lvl>
    <w:lvl w:ilvl="3" w:tplc="42BC93A8" w:tentative="1">
      <w:start w:val="1"/>
      <w:numFmt w:val="bullet"/>
      <w:lvlText w:val="•"/>
      <w:lvlJc w:val="left"/>
      <w:pPr>
        <w:tabs>
          <w:tab w:val="num" w:pos="2880"/>
        </w:tabs>
        <w:ind w:left="2880" w:hanging="360"/>
      </w:pPr>
      <w:rPr>
        <w:rFonts w:ascii="Arial" w:hAnsi="Arial" w:hint="default"/>
      </w:rPr>
    </w:lvl>
    <w:lvl w:ilvl="4" w:tplc="2A2AE8C4" w:tentative="1">
      <w:start w:val="1"/>
      <w:numFmt w:val="bullet"/>
      <w:lvlText w:val="•"/>
      <w:lvlJc w:val="left"/>
      <w:pPr>
        <w:tabs>
          <w:tab w:val="num" w:pos="3600"/>
        </w:tabs>
        <w:ind w:left="3600" w:hanging="360"/>
      </w:pPr>
      <w:rPr>
        <w:rFonts w:ascii="Arial" w:hAnsi="Arial" w:hint="default"/>
      </w:rPr>
    </w:lvl>
    <w:lvl w:ilvl="5" w:tplc="4D74CCA6" w:tentative="1">
      <w:start w:val="1"/>
      <w:numFmt w:val="bullet"/>
      <w:lvlText w:val="•"/>
      <w:lvlJc w:val="left"/>
      <w:pPr>
        <w:tabs>
          <w:tab w:val="num" w:pos="4320"/>
        </w:tabs>
        <w:ind w:left="4320" w:hanging="360"/>
      </w:pPr>
      <w:rPr>
        <w:rFonts w:ascii="Arial" w:hAnsi="Arial" w:hint="default"/>
      </w:rPr>
    </w:lvl>
    <w:lvl w:ilvl="6" w:tplc="7E40DB54" w:tentative="1">
      <w:start w:val="1"/>
      <w:numFmt w:val="bullet"/>
      <w:lvlText w:val="•"/>
      <w:lvlJc w:val="left"/>
      <w:pPr>
        <w:tabs>
          <w:tab w:val="num" w:pos="5040"/>
        </w:tabs>
        <w:ind w:left="5040" w:hanging="360"/>
      </w:pPr>
      <w:rPr>
        <w:rFonts w:ascii="Arial" w:hAnsi="Arial" w:hint="default"/>
      </w:rPr>
    </w:lvl>
    <w:lvl w:ilvl="7" w:tplc="B44EAC16" w:tentative="1">
      <w:start w:val="1"/>
      <w:numFmt w:val="bullet"/>
      <w:lvlText w:val="•"/>
      <w:lvlJc w:val="left"/>
      <w:pPr>
        <w:tabs>
          <w:tab w:val="num" w:pos="5760"/>
        </w:tabs>
        <w:ind w:left="5760" w:hanging="360"/>
      </w:pPr>
      <w:rPr>
        <w:rFonts w:ascii="Arial" w:hAnsi="Arial" w:hint="default"/>
      </w:rPr>
    </w:lvl>
    <w:lvl w:ilvl="8" w:tplc="3AE0288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874347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AE2580F"/>
    <w:multiLevelType w:val="hybridMultilevel"/>
    <w:tmpl w:val="102A6B32"/>
    <w:lvl w:ilvl="0" w:tplc="18090001">
      <w:start w:val="1"/>
      <w:numFmt w:val="bullet"/>
      <w:lvlText w:val=""/>
      <w:lvlJc w:val="left"/>
      <w:pPr>
        <w:ind w:left="2448" w:hanging="360"/>
      </w:pPr>
      <w:rPr>
        <w:rFonts w:ascii="Symbol" w:hAnsi="Symbol" w:hint="default"/>
      </w:rPr>
    </w:lvl>
    <w:lvl w:ilvl="1" w:tplc="18090003" w:tentative="1">
      <w:start w:val="1"/>
      <w:numFmt w:val="bullet"/>
      <w:lvlText w:val="o"/>
      <w:lvlJc w:val="left"/>
      <w:pPr>
        <w:ind w:left="3168" w:hanging="360"/>
      </w:pPr>
      <w:rPr>
        <w:rFonts w:ascii="Courier New" w:hAnsi="Courier New" w:cs="Courier New" w:hint="default"/>
      </w:rPr>
    </w:lvl>
    <w:lvl w:ilvl="2" w:tplc="18090005" w:tentative="1">
      <w:start w:val="1"/>
      <w:numFmt w:val="bullet"/>
      <w:lvlText w:val=""/>
      <w:lvlJc w:val="left"/>
      <w:pPr>
        <w:ind w:left="3888" w:hanging="360"/>
      </w:pPr>
      <w:rPr>
        <w:rFonts w:ascii="Wingdings" w:hAnsi="Wingdings" w:hint="default"/>
      </w:rPr>
    </w:lvl>
    <w:lvl w:ilvl="3" w:tplc="18090001" w:tentative="1">
      <w:start w:val="1"/>
      <w:numFmt w:val="bullet"/>
      <w:lvlText w:val=""/>
      <w:lvlJc w:val="left"/>
      <w:pPr>
        <w:ind w:left="4608" w:hanging="360"/>
      </w:pPr>
      <w:rPr>
        <w:rFonts w:ascii="Symbol" w:hAnsi="Symbol" w:hint="default"/>
      </w:rPr>
    </w:lvl>
    <w:lvl w:ilvl="4" w:tplc="18090003" w:tentative="1">
      <w:start w:val="1"/>
      <w:numFmt w:val="bullet"/>
      <w:lvlText w:val="o"/>
      <w:lvlJc w:val="left"/>
      <w:pPr>
        <w:ind w:left="5328" w:hanging="360"/>
      </w:pPr>
      <w:rPr>
        <w:rFonts w:ascii="Courier New" w:hAnsi="Courier New" w:cs="Courier New" w:hint="default"/>
      </w:rPr>
    </w:lvl>
    <w:lvl w:ilvl="5" w:tplc="18090005" w:tentative="1">
      <w:start w:val="1"/>
      <w:numFmt w:val="bullet"/>
      <w:lvlText w:val=""/>
      <w:lvlJc w:val="left"/>
      <w:pPr>
        <w:ind w:left="6048" w:hanging="360"/>
      </w:pPr>
      <w:rPr>
        <w:rFonts w:ascii="Wingdings" w:hAnsi="Wingdings" w:hint="default"/>
      </w:rPr>
    </w:lvl>
    <w:lvl w:ilvl="6" w:tplc="18090001" w:tentative="1">
      <w:start w:val="1"/>
      <w:numFmt w:val="bullet"/>
      <w:lvlText w:val=""/>
      <w:lvlJc w:val="left"/>
      <w:pPr>
        <w:ind w:left="6768" w:hanging="360"/>
      </w:pPr>
      <w:rPr>
        <w:rFonts w:ascii="Symbol" w:hAnsi="Symbol" w:hint="default"/>
      </w:rPr>
    </w:lvl>
    <w:lvl w:ilvl="7" w:tplc="18090003" w:tentative="1">
      <w:start w:val="1"/>
      <w:numFmt w:val="bullet"/>
      <w:lvlText w:val="o"/>
      <w:lvlJc w:val="left"/>
      <w:pPr>
        <w:ind w:left="7488" w:hanging="360"/>
      </w:pPr>
      <w:rPr>
        <w:rFonts w:ascii="Courier New" w:hAnsi="Courier New" w:cs="Courier New" w:hint="default"/>
      </w:rPr>
    </w:lvl>
    <w:lvl w:ilvl="8" w:tplc="18090005" w:tentative="1">
      <w:start w:val="1"/>
      <w:numFmt w:val="bullet"/>
      <w:lvlText w:val=""/>
      <w:lvlJc w:val="left"/>
      <w:pPr>
        <w:ind w:left="8208" w:hanging="360"/>
      </w:pPr>
      <w:rPr>
        <w:rFonts w:ascii="Wingdings" w:hAnsi="Wingdings" w:hint="default"/>
      </w:rPr>
    </w:lvl>
  </w:abstractNum>
  <w:abstractNum w:abstractNumId="11" w15:restartNumberingAfterBreak="0">
    <w:nsid w:val="2B726A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C0917F7"/>
    <w:multiLevelType w:val="hybridMultilevel"/>
    <w:tmpl w:val="4A02B4BE"/>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13" w15:restartNumberingAfterBreak="0">
    <w:nsid w:val="2CE92196"/>
    <w:multiLevelType w:val="hybridMultilevel"/>
    <w:tmpl w:val="66C63D62"/>
    <w:lvl w:ilvl="0" w:tplc="E528BFF4">
      <w:numFmt w:val="bullet"/>
      <w:lvlText w:val="•"/>
      <w:lvlJc w:val="left"/>
      <w:pPr>
        <w:ind w:left="1440" w:hanging="720"/>
      </w:pPr>
      <w:rPr>
        <w:rFonts w:ascii="Times New Roman" w:eastAsia="Calibri" w:hAnsi="Times New Roman" w:cs="Times New Roman"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4" w15:restartNumberingAfterBreak="0">
    <w:nsid w:val="321179DF"/>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3114AA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451528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67140D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E2B45A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EF21D14"/>
    <w:multiLevelType w:val="hybridMultilevel"/>
    <w:tmpl w:val="9DA40AE6"/>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20" w15:restartNumberingAfterBreak="0">
    <w:nsid w:val="4127315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1F62CD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2A03126"/>
    <w:multiLevelType w:val="hybridMultilevel"/>
    <w:tmpl w:val="7BAAB626"/>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23" w15:restartNumberingAfterBreak="0">
    <w:nsid w:val="46266DA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6EE50F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A073CFF"/>
    <w:multiLevelType w:val="hybridMultilevel"/>
    <w:tmpl w:val="6AA822A6"/>
    <w:lvl w:ilvl="0" w:tplc="18090001">
      <w:start w:val="1"/>
      <w:numFmt w:val="bullet"/>
      <w:lvlText w:val=""/>
      <w:lvlJc w:val="left"/>
      <w:pPr>
        <w:ind w:left="636" w:hanging="360"/>
      </w:pPr>
      <w:rPr>
        <w:rFonts w:ascii="Symbol" w:hAnsi="Symbol" w:hint="default"/>
      </w:rPr>
    </w:lvl>
    <w:lvl w:ilvl="1" w:tplc="18090003" w:tentative="1">
      <w:start w:val="1"/>
      <w:numFmt w:val="bullet"/>
      <w:lvlText w:val="o"/>
      <w:lvlJc w:val="left"/>
      <w:pPr>
        <w:ind w:left="1356" w:hanging="360"/>
      </w:pPr>
      <w:rPr>
        <w:rFonts w:ascii="Courier New" w:hAnsi="Courier New" w:cs="Courier New" w:hint="default"/>
      </w:rPr>
    </w:lvl>
    <w:lvl w:ilvl="2" w:tplc="18090005" w:tentative="1">
      <w:start w:val="1"/>
      <w:numFmt w:val="bullet"/>
      <w:lvlText w:val=""/>
      <w:lvlJc w:val="left"/>
      <w:pPr>
        <w:ind w:left="2076" w:hanging="360"/>
      </w:pPr>
      <w:rPr>
        <w:rFonts w:ascii="Wingdings" w:hAnsi="Wingdings" w:hint="default"/>
      </w:rPr>
    </w:lvl>
    <w:lvl w:ilvl="3" w:tplc="18090001" w:tentative="1">
      <w:start w:val="1"/>
      <w:numFmt w:val="bullet"/>
      <w:lvlText w:val=""/>
      <w:lvlJc w:val="left"/>
      <w:pPr>
        <w:ind w:left="2796" w:hanging="360"/>
      </w:pPr>
      <w:rPr>
        <w:rFonts w:ascii="Symbol" w:hAnsi="Symbol" w:hint="default"/>
      </w:rPr>
    </w:lvl>
    <w:lvl w:ilvl="4" w:tplc="18090003" w:tentative="1">
      <w:start w:val="1"/>
      <w:numFmt w:val="bullet"/>
      <w:lvlText w:val="o"/>
      <w:lvlJc w:val="left"/>
      <w:pPr>
        <w:ind w:left="3516" w:hanging="360"/>
      </w:pPr>
      <w:rPr>
        <w:rFonts w:ascii="Courier New" w:hAnsi="Courier New" w:cs="Courier New" w:hint="default"/>
      </w:rPr>
    </w:lvl>
    <w:lvl w:ilvl="5" w:tplc="18090005" w:tentative="1">
      <w:start w:val="1"/>
      <w:numFmt w:val="bullet"/>
      <w:lvlText w:val=""/>
      <w:lvlJc w:val="left"/>
      <w:pPr>
        <w:ind w:left="4236" w:hanging="360"/>
      </w:pPr>
      <w:rPr>
        <w:rFonts w:ascii="Wingdings" w:hAnsi="Wingdings" w:hint="default"/>
      </w:rPr>
    </w:lvl>
    <w:lvl w:ilvl="6" w:tplc="18090001" w:tentative="1">
      <w:start w:val="1"/>
      <w:numFmt w:val="bullet"/>
      <w:lvlText w:val=""/>
      <w:lvlJc w:val="left"/>
      <w:pPr>
        <w:ind w:left="4956" w:hanging="360"/>
      </w:pPr>
      <w:rPr>
        <w:rFonts w:ascii="Symbol" w:hAnsi="Symbol" w:hint="default"/>
      </w:rPr>
    </w:lvl>
    <w:lvl w:ilvl="7" w:tplc="18090003" w:tentative="1">
      <w:start w:val="1"/>
      <w:numFmt w:val="bullet"/>
      <w:lvlText w:val="o"/>
      <w:lvlJc w:val="left"/>
      <w:pPr>
        <w:ind w:left="5676" w:hanging="360"/>
      </w:pPr>
      <w:rPr>
        <w:rFonts w:ascii="Courier New" w:hAnsi="Courier New" w:cs="Courier New" w:hint="default"/>
      </w:rPr>
    </w:lvl>
    <w:lvl w:ilvl="8" w:tplc="18090005" w:tentative="1">
      <w:start w:val="1"/>
      <w:numFmt w:val="bullet"/>
      <w:lvlText w:val=""/>
      <w:lvlJc w:val="left"/>
      <w:pPr>
        <w:ind w:left="6396" w:hanging="360"/>
      </w:pPr>
      <w:rPr>
        <w:rFonts w:ascii="Wingdings" w:hAnsi="Wingdings" w:hint="default"/>
      </w:rPr>
    </w:lvl>
  </w:abstractNum>
  <w:abstractNum w:abstractNumId="26" w15:restartNumberingAfterBreak="0">
    <w:nsid w:val="52530CC0"/>
    <w:multiLevelType w:val="hybridMultilevel"/>
    <w:tmpl w:val="BCC6B050"/>
    <w:lvl w:ilvl="0" w:tplc="18090001">
      <w:start w:val="1"/>
      <w:numFmt w:val="bullet"/>
      <w:lvlText w:val=""/>
      <w:lvlJc w:val="left"/>
      <w:pPr>
        <w:ind w:left="1800" w:hanging="360"/>
      </w:pPr>
      <w:rPr>
        <w:rFonts w:ascii="Symbol" w:hAnsi="Symbol" w:hint="default"/>
      </w:rPr>
    </w:lvl>
    <w:lvl w:ilvl="1" w:tplc="18090003" w:tentative="1">
      <w:start w:val="1"/>
      <w:numFmt w:val="bullet"/>
      <w:lvlText w:val="o"/>
      <w:lvlJc w:val="left"/>
      <w:pPr>
        <w:ind w:left="2520" w:hanging="360"/>
      </w:pPr>
      <w:rPr>
        <w:rFonts w:ascii="Courier New" w:hAnsi="Courier New" w:cs="Courier New" w:hint="default"/>
      </w:rPr>
    </w:lvl>
    <w:lvl w:ilvl="2" w:tplc="18090005" w:tentative="1">
      <w:start w:val="1"/>
      <w:numFmt w:val="bullet"/>
      <w:lvlText w:val=""/>
      <w:lvlJc w:val="left"/>
      <w:pPr>
        <w:ind w:left="3240" w:hanging="360"/>
      </w:pPr>
      <w:rPr>
        <w:rFonts w:ascii="Wingdings" w:hAnsi="Wingdings" w:hint="default"/>
      </w:rPr>
    </w:lvl>
    <w:lvl w:ilvl="3" w:tplc="18090001" w:tentative="1">
      <w:start w:val="1"/>
      <w:numFmt w:val="bullet"/>
      <w:lvlText w:val=""/>
      <w:lvlJc w:val="left"/>
      <w:pPr>
        <w:ind w:left="3960" w:hanging="360"/>
      </w:pPr>
      <w:rPr>
        <w:rFonts w:ascii="Symbol" w:hAnsi="Symbol" w:hint="default"/>
      </w:rPr>
    </w:lvl>
    <w:lvl w:ilvl="4" w:tplc="18090003" w:tentative="1">
      <w:start w:val="1"/>
      <w:numFmt w:val="bullet"/>
      <w:lvlText w:val="o"/>
      <w:lvlJc w:val="left"/>
      <w:pPr>
        <w:ind w:left="4680" w:hanging="360"/>
      </w:pPr>
      <w:rPr>
        <w:rFonts w:ascii="Courier New" w:hAnsi="Courier New" w:cs="Courier New" w:hint="default"/>
      </w:rPr>
    </w:lvl>
    <w:lvl w:ilvl="5" w:tplc="18090005" w:tentative="1">
      <w:start w:val="1"/>
      <w:numFmt w:val="bullet"/>
      <w:lvlText w:val=""/>
      <w:lvlJc w:val="left"/>
      <w:pPr>
        <w:ind w:left="5400" w:hanging="360"/>
      </w:pPr>
      <w:rPr>
        <w:rFonts w:ascii="Wingdings" w:hAnsi="Wingdings" w:hint="default"/>
      </w:rPr>
    </w:lvl>
    <w:lvl w:ilvl="6" w:tplc="18090001" w:tentative="1">
      <w:start w:val="1"/>
      <w:numFmt w:val="bullet"/>
      <w:lvlText w:val=""/>
      <w:lvlJc w:val="left"/>
      <w:pPr>
        <w:ind w:left="6120" w:hanging="360"/>
      </w:pPr>
      <w:rPr>
        <w:rFonts w:ascii="Symbol" w:hAnsi="Symbol" w:hint="default"/>
      </w:rPr>
    </w:lvl>
    <w:lvl w:ilvl="7" w:tplc="18090003" w:tentative="1">
      <w:start w:val="1"/>
      <w:numFmt w:val="bullet"/>
      <w:lvlText w:val="o"/>
      <w:lvlJc w:val="left"/>
      <w:pPr>
        <w:ind w:left="6840" w:hanging="360"/>
      </w:pPr>
      <w:rPr>
        <w:rFonts w:ascii="Courier New" w:hAnsi="Courier New" w:cs="Courier New" w:hint="default"/>
      </w:rPr>
    </w:lvl>
    <w:lvl w:ilvl="8" w:tplc="18090005" w:tentative="1">
      <w:start w:val="1"/>
      <w:numFmt w:val="bullet"/>
      <w:lvlText w:val=""/>
      <w:lvlJc w:val="left"/>
      <w:pPr>
        <w:ind w:left="7560" w:hanging="360"/>
      </w:pPr>
      <w:rPr>
        <w:rFonts w:ascii="Wingdings" w:hAnsi="Wingdings" w:hint="default"/>
      </w:rPr>
    </w:lvl>
  </w:abstractNum>
  <w:abstractNum w:abstractNumId="27" w15:restartNumberingAfterBreak="0">
    <w:nsid w:val="55D35ABA"/>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77D132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8131077"/>
    <w:multiLevelType w:val="hybridMultilevel"/>
    <w:tmpl w:val="9B5A4574"/>
    <w:lvl w:ilvl="0" w:tplc="1809000F">
      <w:start w:val="1"/>
      <w:numFmt w:val="decimal"/>
      <w:lvlText w:val="%1."/>
      <w:lvlJc w:val="left"/>
      <w:pPr>
        <w:ind w:left="2448" w:hanging="360"/>
      </w:pPr>
    </w:lvl>
    <w:lvl w:ilvl="1" w:tplc="18090019" w:tentative="1">
      <w:start w:val="1"/>
      <w:numFmt w:val="lowerLetter"/>
      <w:lvlText w:val="%2."/>
      <w:lvlJc w:val="left"/>
      <w:pPr>
        <w:ind w:left="3168" w:hanging="360"/>
      </w:pPr>
    </w:lvl>
    <w:lvl w:ilvl="2" w:tplc="1809001B" w:tentative="1">
      <w:start w:val="1"/>
      <w:numFmt w:val="lowerRoman"/>
      <w:lvlText w:val="%3."/>
      <w:lvlJc w:val="right"/>
      <w:pPr>
        <w:ind w:left="3888" w:hanging="180"/>
      </w:pPr>
    </w:lvl>
    <w:lvl w:ilvl="3" w:tplc="1809000F" w:tentative="1">
      <w:start w:val="1"/>
      <w:numFmt w:val="decimal"/>
      <w:lvlText w:val="%4."/>
      <w:lvlJc w:val="left"/>
      <w:pPr>
        <w:ind w:left="4608" w:hanging="360"/>
      </w:pPr>
    </w:lvl>
    <w:lvl w:ilvl="4" w:tplc="18090019" w:tentative="1">
      <w:start w:val="1"/>
      <w:numFmt w:val="lowerLetter"/>
      <w:lvlText w:val="%5."/>
      <w:lvlJc w:val="left"/>
      <w:pPr>
        <w:ind w:left="5328" w:hanging="360"/>
      </w:pPr>
    </w:lvl>
    <w:lvl w:ilvl="5" w:tplc="1809001B" w:tentative="1">
      <w:start w:val="1"/>
      <w:numFmt w:val="lowerRoman"/>
      <w:lvlText w:val="%6."/>
      <w:lvlJc w:val="right"/>
      <w:pPr>
        <w:ind w:left="6048" w:hanging="180"/>
      </w:pPr>
    </w:lvl>
    <w:lvl w:ilvl="6" w:tplc="1809000F" w:tentative="1">
      <w:start w:val="1"/>
      <w:numFmt w:val="decimal"/>
      <w:lvlText w:val="%7."/>
      <w:lvlJc w:val="left"/>
      <w:pPr>
        <w:ind w:left="6768" w:hanging="360"/>
      </w:pPr>
    </w:lvl>
    <w:lvl w:ilvl="7" w:tplc="18090019" w:tentative="1">
      <w:start w:val="1"/>
      <w:numFmt w:val="lowerLetter"/>
      <w:lvlText w:val="%8."/>
      <w:lvlJc w:val="left"/>
      <w:pPr>
        <w:ind w:left="7488" w:hanging="360"/>
      </w:pPr>
    </w:lvl>
    <w:lvl w:ilvl="8" w:tplc="1809001B" w:tentative="1">
      <w:start w:val="1"/>
      <w:numFmt w:val="lowerRoman"/>
      <w:lvlText w:val="%9."/>
      <w:lvlJc w:val="right"/>
      <w:pPr>
        <w:ind w:left="8208" w:hanging="180"/>
      </w:pPr>
    </w:lvl>
  </w:abstractNum>
  <w:abstractNum w:abstractNumId="30" w15:restartNumberingAfterBreak="0">
    <w:nsid w:val="5B7C5D5D"/>
    <w:multiLevelType w:val="hybridMultilevel"/>
    <w:tmpl w:val="F14202D0"/>
    <w:lvl w:ilvl="0" w:tplc="30B612C8">
      <w:start w:val="1"/>
      <w:numFmt w:val="bullet"/>
      <w:lvlText w:val="•"/>
      <w:lvlJc w:val="left"/>
      <w:pPr>
        <w:tabs>
          <w:tab w:val="num" w:pos="720"/>
        </w:tabs>
        <w:ind w:left="720" w:hanging="360"/>
      </w:pPr>
      <w:rPr>
        <w:rFonts w:ascii="Times New Roman" w:hAnsi="Times New Roman" w:hint="default"/>
      </w:rPr>
    </w:lvl>
    <w:lvl w:ilvl="1" w:tplc="D882A0AA" w:tentative="1">
      <w:start w:val="1"/>
      <w:numFmt w:val="bullet"/>
      <w:lvlText w:val="•"/>
      <w:lvlJc w:val="left"/>
      <w:pPr>
        <w:tabs>
          <w:tab w:val="num" w:pos="1440"/>
        </w:tabs>
        <w:ind w:left="1440" w:hanging="360"/>
      </w:pPr>
      <w:rPr>
        <w:rFonts w:ascii="Times New Roman" w:hAnsi="Times New Roman" w:hint="default"/>
      </w:rPr>
    </w:lvl>
    <w:lvl w:ilvl="2" w:tplc="20187BA4" w:tentative="1">
      <w:start w:val="1"/>
      <w:numFmt w:val="bullet"/>
      <w:lvlText w:val="•"/>
      <w:lvlJc w:val="left"/>
      <w:pPr>
        <w:tabs>
          <w:tab w:val="num" w:pos="2160"/>
        </w:tabs>
        <w:ind w:left="2160" w:hanging="360"/>
      </w:pPr>
      <w:rPr>
        <w:rFonts w:ascii="Times New Roman" w:hAnsi="Times New Roman" w:hint="default"/>
      </w:rPr>
    </w:lvl>
    <w:lvl w:ilvl="3" w:tplc="A6E64F42" w:tentative="1">
      <w:start w:val="1"/>
      <w:numFmt w:val="bullet"/>
      <w:lvlText w:val="•"/>
      <w:lvlJc w:val="left"/>
      <w:pPr>
        <w:tabs>
          <w:tab w:val="num" w:pos="2880"/>
        </w:tabs>
        <w:ind w:left="2880" w:hanging="360"/>
      </w:pPr>
      <w:rPr>
        <w:rFonts w:ascii="Times New Roman" w:hAnsi="Times New Roman" w:hint="default"/>
      </w:rPr>
    </w:lvl>
    <w:lvl w:ilvl="4" w:tplc="06261BE6" w:tentative="1">
      <w:start w:val="1"/>
      <w:numFmt w:val="bullet"/>
      <w:lvlText w:val="•"/>
      <w:lvlJc w:val="left"/>
      <w:pPr>
        <w:tabs>
          <w:tab w:val="num" w:pos="3600"/>
        </w:tabs>
        <w:ind w:left="3600" w:hanging="360"/>
      </w:pPr>
      <w:rPr>
        <w:rFonts w:ascii="Times New Roman" w:hAnsi="Times New Roman" w:hint="default"/>
      </w:rPr>
    </w:lvl>
    <w:lvl w:ilvl="5" w:tplc="BC7EE750" w:tentative="1">
      <w:start w:val="1"/>
      <w:numFmt w:val="bullet"/>
      <w:lvlText w:val="•"/>
      <w:lvlJc w:val="left"/>
      <w:pPr>
        <w:tabs>
          <w:tab w:val="num" w:pos="4320"/>
        </w:tabs>
        <w:ind w:left="4320" w:hanging="360"/>
      </w:pPr>
      <w:rPr>
        <w:rFonts w:ascii="Times New Roman" w:hAnsi="Times New Roman" w:hint="default"/>
      </w:rPr>
    </w:lvl>
    <w:lvl w:ilvl="6" w:tplc="757A5F94" w:tentative="1">
      <w:start w:val="1"/>
      <w:numFmt w:val="bullet"/>
      <w:lvlText w:val="•"/>
      <w:lvlJc w:val="left"/>
      <w:pPr>
        <w:tabs>
          <w:tab w:val="num" w:pos="5040"/>
        </w:tabs>
        <w:ind w:left="5040" w:hanging="360"/>
      </w:pPr>
      <w:rPr>
        <w:rFonts w:ascii="Times New Roman" w:hAnsi="Times New Roman" w:hint="default"/>
      </w:rPr>
    </w:lvl>
    <w:lvl w:ilvl="7" w:tplc="3B56BB26" w:tentative="1">
      <w:start w:val="1"/>
      <w:numFmt w:val="bullet"/>
      <w:lvlText w:val="•"/>
      <w:lvlJc w:val="left"/>
      <w:pPr>
        <w:tabs>
          <w:tab w:val="num" w:pos="5760"/>
        </w:tabs>
        <w:ind w:left="5760" w:hanging="360"/>
      </w:pPr>
      <w:rPr>
        <w:rFonts w:ascii="Times New Roman" w:hAnsi="Times New Roman" w:hint="default"/>
      </w:rPr>
    </w:lvl>
    <w:lvl w:ilvl="8" w:tplc="2DDE0DFC" w:tentative="1">
      <w:start w:val="1"/>
      <w:numFmt w:val="bullet"/>
      <w:lvlText w:val="•"/>
      <w:lvlJc w:val="left"/>
      <w:pPr>
        <w:tabs>
          <w:tab w:val="num" w:pos="6480"/>
        </w:tabs>
        <w:ind w:left="6480" w:hanging="360"/>
      </w:pPr>
      <w:rPr>
        <w:rFonts w:ascii="Times New Roman" w:hAnsi="Times New Roman" w:hint="default"/>
      </w:rPr>
    </w:lvl>
  </w:abstractNum>
  <w:abstractNum w:abstractNumId="31" w15:restartNumberingAfterBreak="0">
    <w:nsid w:val="5E163474"/>
    <w:multiLevelType w:val="hybridMultilevel"/>
    <w:tmpl w:val="0610CBB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2" w15:restartNumberingAfterBreak="0">
    <w:nsid w:val="5FBE53BF"/>
    <w:multiLevelType w:val="hybridMultilevel"/>
    <w:tmpl w:val="0400BC66"/>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33" w15:restartNumberingAfterBreak="0">
    <w:nsid w:val="647D678E"/>
    <w:multiLevelType w:val="hybridMultilevel"/>
    <w:tmpl w:val="82C8914C"/>
    <w:lvl w:ilvl="0" w:tplc="18090001">
      <w:start w:val="1"/>
      <w:numFmt w:val="bullet"/>
      <w:lvlText w:val=""/>
      <w:lvlJc w:val="left"/>
      <w:pPr>
        <w:ind w:left="2448" w:hanging="360"/>
      </w:pPr>
      <w:rPr>
        <w:rFonts w:ascii="Symbol" w:hAnsi="Symbol" w:hint="default"/>
      </w:rPr>
    </w:lvl>
    <w:lvl w:ilvl="1" w:tplc="FFFFFFFF" w:tentative="1">
      <w:start w:val="1"/>
      <w:numFmt w:val="lowerLetter"/>
      <w:lvlText w:val="%2."/>
      <w:lvlJc w:val="left"/>
      <w:pPr>
        <w:ind w:left="3168" w:hanging="360"/>
      </w:pPr>
    </w:lvl>
    <w:lvl w:ilvl="2" w:tplc="FFFFFFFF" w:tentative="1">
      <w:start w:val="1"/>
      <w:numFmt w:val="lowerRoman"/>
      <w:lvlText w:val="%3."/>
      <w:lvlJc w:val="right"/>
      <w:pPr>
        <w:ind w:left="3888" w:hanging="180"/>
      </w:pPr>
    </w:lvl>
    <w:lvl w:ilvl="3" w:tplc="FFFFFFFF" w:tentative="1">
      <w:start w:val="1"/>
      <w:numFmt w:val="decimal"/>
      <w:lvlText w:val="%4."/>
      <w:lvlJc w:val="left"/>
      <w:pPr>
        <w:ind w:left="4608" w:hanging="360"/>
      </w:pPr>
    </w:lvl>
    <w:lvl w:ilvl="4" w:tplc="FFFFFFFF" w:tentative="1">
      <w:start w:val="1"/>
      <w:numFmt w:val="lowerLetter"/>
      <w:lvlText w:val="%5."/>
      <w:lvlJc w:val="left"/>
      <w:pPr>
        <w:ind w:left="5328" w:hanging="360"/>
      </w:pPr>
    </w:lvl>
    <w:lvl w:ilvl="5" w:tplc="FFFFFFFF" w:tentative="1">
      <w:start w:val="1"/>
      <w:numFmt w:val="lowerRoman"/>
      <w:lvlText w:val="%6."/>
      <w:lvlJc w:val="right"/>
      <w:pPr>
        <w:ind w:left="6048" w:hanging="180"/>
      </w:pPr>
    </w:lvl>
    <w:lvl w:ilvl="6" w:tplc="FFFFFFFF" w:tentative="1">
      <w:start w:val="1"/>
      <w:numFmt w:val="decimal"/>
      <w:lvlText w:val="%7."/>
      <w:lvlJc w:val="left"/>
      <w:pPr>
        <w:ind w:left="6768" w:hanging="360"/>
      </w:pPr>
    </w:lvl>
    <w:lvl w:ilvl="7" w:tplc="FFFFFFFF" w:tentative="1">
      <w:start w:val="1"/>
      <w:numFmt w:val="lowerLetter"/>
      <w:lvlText w:val="%8."/>
      <w:lvlJc w:val="left"/>
      <w:pPr>
        <w:ind w:left="7488" w:hanging="360"/>
      </w:pPr>
    </w:lvl>
    <w:lvl w:ilvl="8" w:tplc="FFFFFFFF" w:tentative="1">
      <w:start w:val="1"/>
      <w:numFmt w:val="lowerRoman"/>
      <w:lvlText w:val="%9."/>
      <w:lvlJc w:val="right"/>
      <w:pPr>
        <w:ind w:left="8208" w:hanging="180"/>
      </w:pPr>
    </w:lvl>
  </w:abstractNum>
  <w:abstractNum w:abstractNumId="34" w15:restartNumberingAfterBreak="0">
    <w:nsid w:val="661C097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D52295C"/>
    <w:multiLevelType w:val="hybridMultilevel"/>
    <w:tmpl w:val="CEAC5570"/>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36" w15:restartNumberingAfterBreak="0">
    <w:nsid w:val="70802EB9"/>
    <w:multiLevelType w:val="hybridMultilevel"/>
    <w:tmpl w:val="641268C4"/>
    <w:lvl w:ilvl="0" w:tplc="C1CAE97A">
      <w:start w:val="1"/>
      <w:numFmt w:val="bullet"/>
      <w:lvlText w:val="•"/>
      <w:lvlJc w:val="left"/>
      <w:pPr>
        <w:tabs>
          <w:tab w:val="num" w:pos="720"/>
        </w:tabs>
        <w:ind w:left="720" w:hanging="360"/>
      </w:pPr>
      <w:rPr>
        <w:rFonts w:ascii="Times New Roman" w:hAnsi="Times New Roman" w:hint="default"/>
      </w:rPr>
    </w:lvl>
    <w:lvl w:ilvl="1" w:tplc="865023E4" w:tentative="1">
      <w:start w:val="1"/>
      <w:numFmt w:val="bullet"/>
      <w:lvlText w:val="•"/>
      <w:lvlJc w:val="left"/>
      <w:pPr>
        <w:tabs>
          <w:tab w:val="num" w:pos="1440"/>
        </w:tabs>
        <w:ind w:left="1440" w:hanging="360"/>
      </w:pPr>
      <w:rPr>
        <w:rFonts w:ascii="Times New Roman" w:hAnsi="Times New Roman" w:hint="default"/>
      </w:rPr>
    </w:lvl>
    <w:lvl w:ilvl="2" w:tplc="3B7A1A78" w:tentative="1">
      <w:start w:val="1"/>
      <w:numFmt w:val="bullet"/>
      <w:lvlText w:val="•"/>
      <w:lvlJc w:val="left"/>
      <w:pPr>
        <w:tabs>
          <w:tab w:val="num" w:pos="2160"/>
        </w:tabs>
        <w:ind w:left="2160" w:hanging="360"/>
      </w:pPr>
      <w:rPr>
        <w:rFonts w:ascii="Times New Roman" w:hAnsi="Times New Roman" w:hint="default"/>
      </w:rPr>
    </w:lvl>
    <w:lvl w:ilvl="3" w:tplc="C5E43EFE" w:tentative="1">
      <w:start w:val="1"/>
      <w:numFmt w:val="bullet"/>
      <w:lvlText w:val="•"/>
      <w:lvlJc w:val="left"/>
      <w:pPr>
        <w:tabs>
          <w:tab w:val="num" w:pos="2880"/>
        </w:tabs>
        <w:ind w:left="2880" w:hanging="360"/>
      </w:pPr>
      <w:rPr>
        <w:rFonts w:ascii="Times New Roman" w:hAnsi="Times New Roman" w:hint="default"/>
      </w:rPr>
    </w:lvl>
    <w:lvl w:ilvl="4" w:tplc="1EAC0C4C" w:tentative="1">
      <w:start w:val="1"/>
      <w:numFmt w:val="bullet"/>
      <w:lvlText w:val="•"/>
      <w:lvlJc w:val="left"/>
      <w:pPr>
        <w:tabs>
          <w:tab w:val="num" w:pos="3600"/>
        </w:tabs>
        <w:ind w:left="3600" w:hanging="360"/>
      </w:pPr>
      <w:rPr>
        <w:rFonts w:ascii="Times New Roman" w:hAnsi="Times New Roman" w:hint="default"/>
      </w:rPr>
    </w:lvl>
    <w:lvl w:ilvl="5" w:tplc="28B65AA4" w:tentative="1">
      <w:start w:val="1"/>
      <w:numFmt w:val="bullet"/>
      <w:lvlText w:val="•"/>
      <w:lvlJc w:val="left"/>
      <w:pPr>
        <w:tabs>
          <w:tab w:val="num" w:pos="4320"/>
        </w:tabs>
        <w:ind w:left="4320" w:hanging="360"/>
      </w:pPr>
      <w:rPr>
        <w:rFonts w:ascii="Times New Roman" w:hAnsi="Times New Roman" w:hint="default"/>
      </w:rPr>
    </w:lvl>
    <w:lvl w:ilvl="6" w:tplc="B4EE86E6" w:tentative="1">
      <w:start w:val="1"/>
      <w:numFmt w:val="bullet"/>
      <w:lvlText w:val="•"/>
      <w:lvlJc w:val="left"/>
      <w:pPr>
        <w:tabs>
          <w:tab w:val="num" w:pos="5040"/>
        </w:tabs>
        <w:ind w:left="5040" w:hanging="360"/>
      </w:pPr>
      <w:rPr>
        <w:rFonts w:ascii="Times New Roman" w:hAnsi="Times New Roman" w:hint="default"/>
      </w:rPr>
    </w:lvl>
    <w:lvl w:ilvl="7" w:tplc="B404A2B4" w:tentative="1">
      <w:start w:val="1"/>
      <w:numFmt w:val="bullet"/>
      <w:lvlText w:val="•"/>
      <w:lvlJc w:val="left"/>
      <w:pPr>
        <w:tabs>
          <w:tab w:val="num" w:pos="5760"/>
        </w:tabs>
        <w:ind w:left="5760" w:hanging="360"/>
      </w:pPr>
      <w:rPr>
        <w:rFonts w:ascii="Times New Roman" w:hAnsi="Times New Roman" w:hint="default"/>
      </w:rPr>
    </w:lvl>
    <w:lvl w:ilvl="8" w:tplc="54B40E70" w:tentative="1">
      <w:start w:val="1"/>
      <w:numFmt w:val="bullet"/>
      <w:lvlText w:val="•"/>
      <w:lvlJc w:val="left"/>
      <w:pPr>
        <w:tabs>
          <w:tab w:val="num" w:pos="6480"/>
        </w:tabs>
        <w:ind w:left="6480" w:hanging="360"/>
      </w:pPr>
      <w:rPr>
        <w:rFonts w:ascii="Times New Roman" w:hAnsi="Times New Roman" w:hint="default"/>
      </w:rPr>
    </w:lvl>
  </w:abstractNum>
  <w:abstractNum w:abstractNumId="37" w15:restartNumberingAfterBreak="0">
    <w:nsid w:val="708571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4773DA2"/>
    <w:multiLevelType w:val="hybridMultilevel"/>
    <w:tmpl w:val="4126C82C"/>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39" w15:restartNumberingAfterBreak="0">
    <w:nsid w:val="79C66237"/>
    <w:multiLevelType w:val="hybridMultilevel"/>
    <w:tmpl w:val="56709F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40" w15:restartNumberingAfterBreak="0">
    <w:nsid w:val="7AB67DCC"/>
    <w:multiLevelType w:val="hybridMultilevel"/>
    <w:tmpl w:val="A6F44B82"/>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num w:numId="1" w16cid:durableId="606929892">
    <w:abstractNumId w:val="31"/>
  </w:num>
  <w:num w:numId="2" w16cid:durableId="1085036454">
    <w:abstractNumId w:val="27"/>
  </w:num>
  <w:num w:numId="3" w16cid:durableId="1175194290">
    <w:abstractNumId w:val="7"/>
  </w:num>
  <w:num w:numId="4" w16cid:durableId="635256007">
    <w:abstractNumId w:val="30"/>
  </w:num>
  <w:num w:numId="5" w16cid:durableId="1844935325">
    <w:abstractNumId w:val="3"/>
  </w:num>
  <w:num w:numId="6" w16cid:durableId="802121147">
    <w:abstractNumId w:val="36"/>
  </w:num>
  <w:num w:numId="7" w16cid:durableId="1529879772">
    <w:abstractNumId w:val="29"/>
  </w:num>
  <w:num w:numId="8" w16cid:durableId="1989899436">
    <w:abstractNumId w:val="33"/>
  </w:num>
  <w:num w:numId="9" w16cid:durableId="1600336100">
    <w:abstractNumId w:val="25"/>
  </w:num>
  <w:num w:numId="10" w16cid:durableId="1080173199">
    <w:abstractNumId w:val="39"/>
  </w:num>
  <w:num w:numId="11" w16cid:durableId="983855132">
    <w:abstractNumId w:val="12"/>
  </w:num>
  <w:num w:numId="12" w16cid:durableId="1026717344">
    <w:abstractNumId w:val="16"/>
  </w:num>
  <w:num w:numId="13" w16cid:durableId="772556273">
    <w:abstractNumId w:val="35"/>
  </w:num>
  <w:num w:numId="14" w16cid:durableId="230778674">
    <w:abstractNumId w:val="8"/>
  </w:num>
  <w:num w:numId="15" w16cid:durableId="1301691306">
    <w:abstractNumId w:val="14"/>
  </w:num>
  <w:num w:numId="16" w16cid:durableId="135222788">
    <w:abstractNumId w:val="10"/>
  </w:num>
  <w:num w:numId="17" w16cid:durableId="1019311086">
    <w:abstractNumId w:val="26"/>
  </w:num>
  <w:num w:numId="18" w16cid:durableId="1879513021">
    <w:abstractNumId w:val="28"/>
  </w:num>
  <w:num w:numId="19" w16cid:durableId="2013601324">
    <w:abstractNumId w:val="23"/>
  </w:num>
  <w:num w:numId="20" w16cid:durableId="765925091">
    <w:abstractNumId w:val="15"/>
  </w:num>
  <w:num w:numId="21" w16cid:durableId="1339696300">
    <w:abstractNumId w:val="2"/>
  </w:num>
  <w:num w:numId="22" w16cid:durableId="1282765503">
    <w:abstractNumId w:val="24"/>
  </w:num>
  <w:num w:numId="23" w16cid:durableId="961106589">
    <w:abstractNumId w:val="1"/>
  </w:num>
  <w:num w:numId="24" w16cid:durableId="480511347">
    <w:abstractNumId w:val="20"/>
  </w:num>
  <w:num w:numId="25" w16cid:durableId="1850758502">
    <w:abstractNumId w:val="37"/>
  </w:num>
  <w:num w:numId="26" w16cid:durableId="1880434004">
    <w:abstractNumId w:val="21"/>
  </w:num>
  <w:num w:numId="27" w16cid:durableId="2053918405">
    <w:abstractNumId w:val="9"/>
  </w:num>
  <w:num w:numId="28" w16cid:durableId="922299700">
    <w:abstractNumId w:val="34"/>
  </w:num>
  <w:num w:numId="29" w16cid:durableId="827675464">
    <w:abstractNumId w:val="18"/>
  </w:num>
  <w:num w:numId="30" w16cid:durableId="1296833677">
    <w:abstractNumId w:val="0"/>
  </w:num>
  <w:num w:numId="31" w16cid:durableId="1362589254">
    <w:abstractNumId w:val="5"/>
  </w:num>
  <w:num w:numId="32" w16cid:durableId="788743406">
    <w:abstractNumId w:val="11"/>
  </w:num>
  <w:num w:numId="33" w16cid:durableId="1621956102">
    <w:abstractNumId w:val="6"/>
  </w:num>
  <w:num w:numId="34" w16cid:durableId="1995406339">
    <w:abstractNumId w:val="32"/>
  </w:num>
  <w:num w:numId="35" w16cid:durableId="2123986301">
    <w:abstractNumId w:val="4"/>
  </w:num>
  <w:num w:numId="36" w16cid:durableId="1789153700">
    <w:abstractNumId w:val="17"/>
  </w:num>
  <w:num w:numId="37" w16cid:durableId="1892115261">
    <w:abstractNumId w:val="38"/>
  </w:num>
  <w:num w:numId="38" w16cid:durableId="1413819087">
    <w:abstractNumId w:val="13"/>
  </w:num>
  <w:num w:numId="39" w16cid:durableId="1958750582">
    <w:abstractNumId w:val="22"/>
  </w:num>
  <w:num w:numId="40" w16cid:durableId="1042754749">
    <w:abstractNumId w:val="40"/>
  </w:num>
  <w:num w:numId="41" w16cid:durableId="141269830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oNotDisplayPageBoundarie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390"/>
    <w:rsid w:val="000003D7"/>
    <w:rsid w:val="0000506B"/>
    <w:rsid w:val="0000513E"/>
    <w:rsid w:val="000054DE"/>
    <w:rsid w:val="00005FF7"/>
    <w:rsid w:val="000071C4"/>
    <w:rsid w:val="00012B34"/>
    <w:rsid w:val="00012F6D"/>
    <w:rsid w:val="00013BB5"/>
    <w:rsid w:val="00013C47"/>
    <w:rsid w:val="00016633"/>
    <w:rsid w:val="00017068"/>
    <w:rsid w:val="00017285"/>
    <w:rsid w:val="0002007A"/>
    <w:rsid w:val="000206A9"/>
    <w:rsid w:val="000206F8"/>
    <w:rsid w:val="0002125F"/>
    <w:rsid w:val="00022B9C"/>
    <w:rsid w:val="00025253"/>
    <w:rsid w:val="000252ED"/>
    <w:rsid w:val="00030EBB"/>
    <w:rsid w:val="00031134"/>
    <w:rsid w:val="0003119A"/>
    <w:rsid w:val="000319BA"/>
    <w:rsid w:val="00033890"/>
    <w:rsid w:val="000345DF"/>
    <w:rsid w:val="00035136"/>
    <w:rsid w:val="00035766"/>
    <w:rsid w:val="00037743"/>
    <w:rsid w:val="000413CD"/>
    <w:rsid w:val="00041A64"/>
    <w:rsid w:val="00042689"/>
    <w:rsid w:val="000440EE"/>
    <w:rsid w:val="00044334"/>
    <w:rsid w:val="00044EBB"/>
    <w:rsid w:val="000455DD"/>
    <w:rsid w:val="000467B7"/>
    <w:rsid w:val="00046E3E"/>
    <w:rsid w:val="00046E97"/>
    <w:rsid w:val="000503A5"/>
    <w:rsid w:val="00053DF1"/>
    <w:rsid w:val="000544D8"/>
    <w:rsid w:val="0005502D"/>
    <w:rsid w:val="000569A0"/>
    <w:rsid w:val="00056D03"/>
    <w:rsid w:val="00057257"/>
    <w:rsid w:val="00057372"/>
    <w:rsid w:val="00057642"/>
    <w:rsid w:val="00057E6F"/>
    <w:rsid w:val="00060C90"/>
    <w:rsid w:val="00060F5F"/>
    <w:rsid w:val="00061A28"/>
    <w:rsid w:val="00063A89"/>
    <w:rsid w:val="0006611A"/>
    <w:rsid w:val="00067A89"/>
    <w:rsid w:val="00067B66"/>
    <w:rsid w:val="000701F7"/>
    <w:rsid w:val="00070830"/>
    <w:rsid w:val="00072007"/>
    <w:rsid w:val="00072E32"/>
    <w:rsid w:val="0007324B"/>
    <w:rsid w:val="00073ED5"/>
    <w:rsid w:val="0007450D"/>
    <w:rsid w:val="0007479F"/>
    <w:rsid w:val="00074DCD"/>
    <w:rsid w:val="00075C48"/>
    <w:rsid w:val="000772EE"/>
    <w:rsid w:val="00077AAD"/>
    <w:rsid w:val="00077CA9"/>
    <w:rsid w:val="000800D5"/>
    <w:rsid w:val="00081EC9"/>
    <w:rsid w:val="00084884"/>
    <w:rsid w:val="00084D31"/>
    <w:rsid w:val="0008767C"/>
    <w:rsid w:val="00090375"/>
    <w:rsid w:val="0009077B"/>
    <w:rsid w:val="00093B30"/>
    <w:rsid w:val="00094406"/>
    <w:rsid w:val="0009614E"/>
    <w:rsid w:val="000961C1"/>
    <w:rsid w:val="00097147"/>
    <w:rsid w:val="00097675"/>
    <w:rsid w:val="000A071B"/>
    <w:rsid w:val="000A08CC"/>
    <w:rsid w:val="000A10BF"/>
    <w:rsid w:val="000A321B"/>
    <w:rsid w:val="000A4B82"/>
    <w:rsid w:val="000A57B8"/>
    <w:rsid w:val="000A781A"/>
    <w:rsid w:val="000B048C"/>
    <w:rsid w:val="000B1255"/>
    <w:rsid w:val="000B23E1"/>
    <w:rsid w:val="000B2749"/>
    <w:rsid w:val="000B3A41"/>
    <w:rsid w:val="000B3E93"/>
    <w:rsid w:val="000B4E1F"/>
    <w:rsid w:val="000B5B7C"/>
    <w:rsid w:val="000B70EE"/>
    <w:rsid w:val="000C23DB"/>
    <w:rsid w:val="000C2C79"/>
    <w:rsid w:val="000C2F24"/>
    <w:rsid w:val="000C3305"/>
    <w:rsid w:val="000C4151"/>
    <w:rsid w:val="000C564A"/>
    <w:rsid w:val="000C7DF4"/>
    <w:rsid w:val="000D35C1"/>
    <w:rsid w:val="000D41E8"/>
    <w:rsid w:val="000D5E25"/>
    <w:rsid w:val="000D7B06"/>
    <w:rsid w:val="000E00A0"/>
    <w:rsid w:val="000E027F"/>
    <w:rsid w:val="000E2083"/>
    <w:rsid w:val="000E2634"/>
    <w:rsid w:val="000E267C"/>
    <w:rsid w:val="000E4971"/>
    <w:rsid w:val="000E4DA2"/>
    <w:rsid w:val="000E51FE"/>
    <w:rsid w:val="000E559F"/>
    <w:rsid w:val="000E6B17"/>
    <w:rsid w:val="000E6C84"/>
    <w:rsid w:val="000F01A6"/>
    <w:rsid w:val="000F04C0"/>
    <w:rsid w:val="000F1AF8"/>
    <w:rsid w:val="000F359B"/>
    <w:rsid w:val="000F62F9"/>
    <w:rsid w:val="000F65A5"/>
    <w:rsid w:val="000F7DCA"/>
    <w:rsid w:val="0010087E"/>
    <w:rsid w:val="00101887"/>
    <w:rsid w:val="00101B64"/>
    <w:rsid w:val="00101C42"/>
    <w:rsid w:val="001038C0"/>
    <w:rsid w:val="00105FCD"/>
    <w:rsid w:val="0010669E"/>
    <w:rsid w:val="001107E4"/>
    <w:rsid w:val="001108E3"/>
    <w:rsid w:val="0011128E"/>
    <w:rsid w:val="001113F8"/>
    <w:rsid w:val="0011298A"/>
    <w:rsid w:val="001129F2"/>
    <w:rsid w:val="00112FF6"/>
    <w:rsid w:val="001137BA"/>
    <w:rsid w:val="00113D40"/>
    <w:rsid w:val="00114B7F"/>
    <w:rsid w:val="001157D0"/>
    <w:rsid w:val="00115E58"/>
    <w:rsid w:val="00116284"/>
    <w:rsid w:val="001167C4"/>
    <w:rsid w:val="00120FD0"/>
    <w:rsid w:val="00121AA5"/>
    <w:rsid w:val="0012254B"/>
    <w:rsid w:val="00122E0B"/>
    <w:rsid w:val="00124603"/>
    <w:rsid w:val="001266DA"/>
    <w:rsid w:val="001315FF"/>
    <w:rsid w:val="001329C5"/>
    <w:rsid w:val="00134B6E"/>
    <w:rsid w:val="00140786"/>
    <w:rsid w:val="00140E6B"/>
    <w:rsid w:val="00141224"/>
    <w:rsid w:val="0014133A"/>
    <w:rsid w:val="001421C3"/>
    <w:rsid w:val="00145153"/>
    <w:rsid w:val="00150003"/>
    <w:rsid w:val="0015083B"/>
    <w:rsid w:val="00151BE8"/>
    <w:rsid w:val="00151C16"/>
    <w:rsid w:val="00151C5A"/>
    <w:rsid w:val="0015332B"/>
    <w:rsid w:val="0015343E"/>
    <w:rsid w:val="0015434A"/>
    <w:rsid w:val="00154A5B"/>
    <w:rsid w:val="001564D4"/>
    <w:rsid w:val="0015654A"/>
    <w:rsid w:val="001566AD"/>
    <w:rsid w:val="00156D4B"/>
    <w:rsid w:val="00157B15"/>
    <w:rsid w:val="00157CD0"/>
    <w:rsid w:val="00160487"/>
    <w:rsid w:val="00162AF7"/>
    <w:rsid w:val="00163F30"/>
    <w:rsid w:val="00164B71"/>
    <w:rsid w:val="00164BA5"/>
    <w:rsid w:val="00165149"/>
    <w:rsid w:val="00165F06"/>
    <w:rsid w:val="00166BF9"/>
    <w:rsid w:val="00166E8A"/>
    <w:rsid w:val="0016791D"/>
    <w:rsid w:val="00170538"/>
    <w:rsid w:val="00171989"/>
    <w:rsid w:val="001722FB"/>
    <w:rsid w:val="001730D9"/>
    <w:rsid w:val="001736CD"/>
    <w:rsid w:val="001772A6"/>
    <w:rsid w:val="00180FC6"/>
    <w:rsid w:val="00184348"/>
    <w:rsid w:val="00184FAE"/>
    <w:rsid w:val="001865DB"/>
    <w:rsid w:val="001866A5"/>
    <w:rsid w:val="001903E8"/>
    <w:rsid w:val="00191F9A"/>
    <w:rsid w:val="0019343C"/>
    <w:rsid w:val="00193F29"/>
    <w:rsid w:val="00195F5F"/>
    <w:rsid w:val="001A06A8"/>
    <w:rsid w:val="001A0DB2"/>
    <w:rsid w:val="001A2742"/>
    <w:rsid w:val="001A4365"/>
    <w:rsid w:val="001B004F"/>
    <w:rsid w:val="001B0222"/>
    <w:rsid w:val="001B440E"/>
    <w:rsid w:val="001B4A7C"/>
    <w:rsid w:val="001B5F7F"/>
    <w:rsid w:val="001B794C"/>
    <w:rsid w:val="001B7B86"/>
    <w:rsid w:val="001B7CBA"/>
    <w:rsid w:val="001C3EFA"/>
    <w:rsid w:val="001C488C"/>
    <w:rsid w:val="001C5E7D"/>
    <w:rsid w:val="001C5ED4"/>
    <w:rsid w:val="001C6B12"/>
    <w:rsid w:val="001C7D16"/>
    <w:rsid w:val="001D0757"/>
    <w:rsid w:val="001D0C1A"/>
    <w:rsid w:val="001D2D06"/>
    <w:rsid w:val="001D2F53"/>
    <w:rsid w:val="001D3A7B"/>
    <w:rsid w:val="001D41BF"/>
    <w:rsid w:val="001D4D74"/>
    <w:rsid w:val="001D5A31"/>
    <w:rsid w:val="001D6158"/>
    <w:rsid w:val="001E040A"/>
    <w:rsid w:val="001E33CA"/>
    <w:rsid w:val="001E4CB6"/>
    <w:rsid w:val="001E528C"/>
    <w:rsid w:val="001E780B"/>
    <w:rsid w:val="001F0FB6"/>
    <w:rsid w:val="001F3886"/>
    <w:rsid w:val="001F507A"/>
    <w:rsid w:val="001F6AA9"/>
    <w:rsid w:val="001F6FBF"/>
    <w:rsid w:val="001F77EA"/>
    <w:rsid w:val="00200A1F"/>
    <w:rsid w:val="00201DDF"/>
    <w:rsid w:val="00202609"/>
    <w:rsid w:val="0020276B"/>
    <w:rsid w:val="00203319"/>
    <w:rsid w:val="00204087"/>
    <w:rsid w:val="0020480F"/>
    <w:rsid w:val="00204EC5"/>
    <w:rsid w:val="00205357"/>
    <w:rsid w:val="00207716"/>
    <w:rsid w:val="0021047B"/>
    <w:rsid w:val="00211B2E"/>
    <w:rsid w:val="002120A2"/>
    <w:rsid w:val="0021225D"/>
    <w:rsid w:val="002125F3"/>
    <w:rsid w:val="00213170"/>
    <w:rsid w:val="00214F28"/>
    <w:rsid w:val="002208B9"/>
    <w:rsid w:val="00222530"/>
    <w:rsid w:val="002257F3"/>
    <w:rsid w:val="0022642E"/>
    <w:rsid w:val="00226FCE"/>
    <w:rsid w:val="0022730A"/>
    <w:rsid w:val="002339AC"/>
    <w:rsid w:val="002351EC"/>
    <w:rsid w:val="00236E1D"/>
    <w:rsid w:val="0023745E"/>
    <w:rsid w:val="00237BD6"/>
    <w:rsid w:val="0024008A"/>
    <w:rsid w:val="00241F66"/>
    <w:rsid w:val="0024503C"/>
    <w:rsid w:val="0024533F"/>
    <w:rsid w:val="00245A9A"/>
    <w:rsid w:val="00245F37"/>
    <w:rsid w:val="0024650C"/>
    <w:rsid w:val="00246D41"/>
    <w:rsid w:val="002474D8"/>
    <w:rsid w:val="002475AF"/>
    <w:rsid w:val="00250CD2"/>
    <w:rsid w:val="002529C1"/>
    <w:rsid w:val="00253C8C"/>
    <w:rsid w:val="0025402E"/>
    <w:rsid w:val="00255900"/>
    <w:rsid w:val="002559E8"/>
    <w:rsid w:val="0026069D"/>
    <w:rsid w:val="00260772"/>
    <w:rsid w:val="00260F3B"/>
    <w:rsid w:val="002655FB"/>
    <w:rsid w:val="00265EC1"/>
    <w:rsid w:val="00267BBD"/>
    <w:rsid w:val="00267D95"/>
    <w:rsid w:val="0027075F"/>
    <w:rsid w:val="00271FAF"/>
    <w:rsid w:val="00274235"/>
    <w:rsid w:val="0027470F"/>
    <w:rsid w:val="00276F16"/>
    <w:rsid w:val="002816E4"/>
    <w:rsid w:val="00282C70"/>
    <w:rsid w:val="00282D03"/>
    <w:rsid w:val="002830AE"/>
    <w:rsid w:val="00290127"/>
    <w:rsid w:val="0029109F"/>
    <w:rsid w:val="002917B6"/>
    <w:rsid w:val="002941CB"/>
    <w:rsid w:val="00295C5E"/>
    <w:rsid w:val="002965B9"/>
    <w:rsid w:val="002A2F7E"/>
    <w:rsid w:val="002A54CB"/>
    <w:rsid w:val="002A5D63"/>
    <w:rsid w:val="002A5F10"/>
    <w:rsid w:val="002A6CB3"/>
    <w:rsid w:val="002A72A6"/>
    <w:rsid w:val="002B0D6F"/>
    <w:rsid w:val="002B106E"/>
    <w:rsid w:val="002B1A2F"/>
    <w:rsid w:val="002B207C"/>
    <w:rsid w:val="002B327B"/>
    <w:rsid w:val="002C14C0"/>
    <w:rsid w:val="002C27E2"/>
    <w:rsid w:val="002C4D0F"/>
    <w:rsid w:val="002C59FC"/>
    <w:rsid w:val="002C5E90"/>
    <w:rsid w:val="002C6704"/>
    <w:rsid w:val="002D1363"/>
    <w:rsid w:val="002D1885"/>
    <w:rsid w:val="002D2AC9"/>
    <w:rsid w:val="002D2DBC"/>
    <w:rsid w:val="002D38A9"/>
    <w:rsid w:val="002D3C53"/>
    <w:rsid w:val="002D3E73"/>
    <w:rsid w:val="002D535B"/>
    <w:rsid w:val="002D56A5"/>
    <w:rsid w:val="002E2CD9"/>
    <w:rsid w:val="002E4653"/>
    <w:rsid w:val="002E5ACF"/>
    <w:rsid w:val="002E660E"/>
    <w:rsid w:val="002E6875"/>
    <w:rsid w:val="002E6E12"/>
    <w:rsid w:val="002F1B6F"/>
    <w:rsid w:val="002F2699"/>
    <w:rsid w:val="002F27E6"/>
    <w:rsid w:val="002F58D7"/>
    <w:rsid w:val="002F5DBD"/>
    <w:rsid w:val="002F6959"/>
    <w:rsid w:val="002F7D57"/>
    <w:rsid w:val="00300C76"/>
    <w:rsid w:val="00306991"/>
    <w:rsid w:val="00307332"/>
    <w:rsid w:val="003102BF"/>
    <w:rsid w:val="003121BE"/>
    <w:rsid w:val="00312302"/>
    <w:rsid w:val="00316892"/>
    <w:rsid w:val="003169D2"/>
    <w:rsid w:val="003179EA"/>
    <w:rsid w:val="00320DA3"/>
    <w:rsid w:val="00320E59"/>
    <w:rsid w:val="00321A1B"/>
    <w:rsid w:val="00322151"/>
    <w:rsid w:val="00322D84"/>
    <w:rsid w:val="003249ED"/>
    <w:rsid w:val="00330BE3"/>
    <w:rsid w:val="00332358"/>
    <w:rsid w:val="00335E48"/>
    <w:rsid w:val="00336231"/>
    <w:rsid w:val="00336B23"/>
    <w:rsid w:val="003376F1"/>
    <w:rsid w:val="00337E6D"/>
    <w:rsid w:val="00340192"/>
    <w:rsid w:val="00341D1D"/>
    <w:rsid w:val="00342032"/>
    <w:rsid w:val="00343080"/>
    <w:rsid w:val="00344348"/>
    <w:rsid w:val="00344409"/>
    <w:rsid w:val="00345A36"/>
    <w:rsid w:val="00345C40"/>
    <w:rsid w:val="00345DE9"/>
    <w:rsid w:val="0034639A"/>
    <w:rsid w:val="003464EE"/>
    <w:rsid w:val="00347F05"/>
    <w:rsid w:val="00350B3F"/>
    <w:rsid w:val="0035211C"/>
    <w:rsid w:val="00353534"/>
    <w:rsid w:val="00353A5B"/>
    <w:rsid w:val="00353DC9"/>
    <w:rsid w:val="00355583"/>
    <w:rsid w:val="00355D7D"/>
    <w:rsid w:val="00355E5A"/>
    <w:rsid w:val="003562E8"/>
    <w:rsid w:val="0035761D"/>
    <w:rsid w:val="003600A7"/>
    <w:rsid w:val="003605A2"/>
    <w:rsid w:val="00360CC2"/>
    <w:rsid w:val="003630E5"/>
    <w:rsid w:val="00363E6D"/>
    <w:rsid w:val="003644DB"/>
    <w:rsid w:val="00364D5A"/>
    <w:rsid w:val="00366739"/>
    <w:rsid w:val="00372933"/>
    <w:rsid w:val="00372952"/>
    <w:rsid w:val="00372B83"/>
    <w:rsid w:val="00375E24"/>
    <w:rsid w:val="00377779"/>
    <w:rsid w:val="00380ED9"/>
    <w:rsid w:val="0038150F"/>
    <w:rsid w:val="00382057"/>
    <w:rsid w:val="00383202"/>
    <w:rsid w:val="00384011"/>
    <w:rsid w:val="003840A5"/>
    <w:rsid w:val="003849D7"/>
    <w:rsid w:val="00386266"/>
    <w:rsid w:val="003865F9"/>
    <w:rsid w:val="00387B56"/>
    <w:rsid w:val="003900DC"/>
    <w:rsid w:val="0039036E"/>
    <w:rsid w:val="00393966"/>
    <w:rsid w:val="00393AE3"/>
    <w:rsid w:val="003940FD"/>
    <w:rsid w:val="00394978"/>
    <w:rsid w:val="003959E5"/>
    <w:rsid w:val="00395B5C"/>
    <w:rsid w:val="003A086C"/>
    <w:rsid w:val="003A1686"/>
    <w:rsid w:val="003A22A5"/>
    <w:rsid w:val="003A26D3"/>
    <w:rsid w:val="003A2EC7"/>
    <w:rsid w:val="003A396D"/>
    <w:rsid w:val="003A3EC0"/>
    <w:rsid w:val="003A4670"/>
    <w:rsid w:val="003A5FD3"/>
    <w:rsid w:val="003B0C2E"/>
    <w:rsid w:val="003B0C9C"/>
    <w:rsid w:val="003B1B17"/>
    <w:rsid w:val="003B2119"/>
    <w:rsid w:val="003B287F"/>
    <w:rsid w:val="003B2B41"/>
    <w:rsid w:val="003B2BDE"/>
    <w:rsid w:val="003B2EFD"/>
    <w:rsid w:val="003B4625"/>
    <w:rsid w:val="003B468F"/>
    <w:rsid w:val="003B53EC"/>
    <w:rsid w:val="003B5AD5"/>
    <w:rsid w:val="003C083C"/>
    <w:rsid w:val="003C2B86"/>
    <w:rsid w:val="003C369C"/>
    <w:rsid w:val="003C3AB0"/>
    <w:rsid w:val="003D054B"/>
    <w:rsid w:val="003D1380"/>
    <w:rsid w:val="003D2B87"/>
    <w:rsid w:val="003D3549"/>
    <w:rsid w:val="003D572B"/>
    <w:rsid w:val="003E0C59"/>
    <w:rsid w:val="003E137A"/>
    <w:rsid w:val="003E3B49"/>
    <w:rsid w:val="003E4EF4"/>
    <w:rsid w:val="003E6CDD"/>
    <w:rsid w:val="003E74C3"/>
    <w:rsid w:val="003F146B"/>
    <w:rsid w:val="003F17CA"/>
    <w:rsid w:val="003F1FCF"/>
    <w:rsid w:val="003F2197"/>
    <w:rsid w:val="003F23DC"/>
    <w:rsid w:val="003F4914"/>
    <w:rsid w:val="003F5D67"/>
    <w:rsid w:val="003F5E16"/>
    <w:rsid w:val="003F63A2"/>
    <w:rsid w:val="003F7471"/>
    <w:rsid w:val="003F7501"/>
    <w:rsid w:val="003F75CA"/>
    <w:rsid w:val="0040046C"/>
    <w:rsid w:val="00402D70"/>
    <w:rsid w:val="00404173"/>
    <w:rsid w:val="00404C59"/>
    <w:rsid w:val="0040538D"/>
    <w:rsid w:val="004054CB"/>
    <w:rsid w:val="00410166"/>
    <w:rsid w:val="00411956"/>
    <w:rsid w:val="00412797"/>
    <w:rsid w:val="00414058"/>
    <w:rsid w:val="0041524C"/>
    <w:rsid w:val="00415E3E"/>
    <w:rsid w:val="00416336"/>
    <w:rsid w:val="0041693D"/>
    <w:rsid w:val="00416C83"/>
    <w:rsid w:val="00416C8C"/>
    <w:rsid w:val="00417614"/>
    <w:rsid w:val="00417632"/>
    <w:rsid w:val="00417BDD"/>
    <w:rsid w:val="0042087C"/>
    <w:rsid w:val="00420BCA"/>
    <w:rsid w:val="00420EAD"/>
    <w:rsid w:val="00422573"/>
    <w:rsid w:val="004233C1"/>
    <w:rsid w:val="00431BF3"/>
    <w:rsid w:val="00432E21"/>
    <w:rsid w:val="004334D5"/>
    <w:rsid w:val="00433805"/>
    <w:rsid w:val="0043465E"/>
    <w:rsid w:val="004353B7"/>
    <w:rsid w:val="0043573B"/>
    <w:rsid w:val="00435C7D"/>
    <w:rsid w:val="00436A57"/>
    <w:rsid w:val="00437827"/>
    <w:rsid w:val="0044075A"/>
    <w:rsid w:val="00440AFF"/>
    <w:rsid w:val="00440F73"/>
    <w:rsid w:val="004420FD"/>
    <w:rsid w:val="00442422"/>
    <w:rsid w:val="0044663F"/>
    <w:rsid w:val="0044717A"/>
    <w:rsid w:val="0044738E"/>
    <w:rsid w:val="004522CB"/>
    <w:rsid w:val="0045411E"/>
    <w:rsid w:val="00454332"/>
    <w:rsid w:val="0045443B"/>
    <w:rsid w:val="004554EA"/>
    <w:rsid w:val="00456B3B"/>
    <w:rsid w:val="00457C79"/>
    <w:rsid w:val="0046050C"/>
    <w:rsid w:val="004606CD"/>
    <w:rsid w:val="004611DF"/>
    <w:rsid w:val="00461FD5"/>
    <w:rsid w:val="0046471A"/>
    <w:rsid w:val="004648AA"/>
    <w:rsid w:val="00464D3C"/>
    <w:rsid w:val="00466246"/>
    <w:rsid w:val="00466878"/>
    <w:rsid w:val="00467AE0"/>
    <w:rsid w:val="00467E37"/>
    <w:rsid w:val="004701B6"/>
    <w:rsid w:val="0047179D"/>
    <w:rsid w:val="00472AC3"/>
    <w:rsid w:val="00473624"/>
    <w:rsid w:val="00473892"/>
    <w:rsid w:val="00473AE7"/>
    <w:rsid w:val="004752EA"/>
    <w:rsid w:val="0047605B"/>
    <w:rsid w:val="00477ECB"/>
    <w:rsid w:val="00480D1A"/>
    <w:rsid w:val="0048162E"/>
    <w:rsid w:val="00483F68"/>
    <w:rsid w:val="00483FE4"/>
    <w:rsid w:val="00486915"/>
    <w:rsid w:val="004872E4"/>
    <w:rsid w:val="0049047C"/>
    <w:rsid w:val="00490AEE"/>
    <w:rsid w:val="00491B35"/>
    <w:rsid w:val="00491FF6"/>
    <w:rsid w:val="004925BC"/>
    <w:rsid w:val="00492722"/>
    <w:rsid w:val="00493277"/>
    <w:rsid w:val="00493682"/>
    <w:rsid w:val="00493C0F"/>
    <w:rsid w:val="0049411A"/>
    <w:rsid w:val="004964FA"/>
    <w:rsid w:val="004967AD"/>
    <w:rsid w:val="00497117"/>
    <w:rsid w:val="004979FF"/>
    <w:rsid w:val="004A0865"/>
    <w:rsid w:val="004A2645"/>
    <w:rsid w:val="004A3034"/>
    <w:rsid w:val="004A597D"/>
    <w:rsid w:val="004A614C"/>
    <w:rsid w:val="004A7F1E"/>
    <w:rsid w:val="004B047E"/>
    <w:rsid w:val="004B29CD"/>
    <w:rsid w:val="004B3C14"/>
    <w:rsid w:val="004B3C70"/>
    <w:rsid w:val="004B6B4C"/>
    <w:rsid w:val="004B6F6C"/>
    <w:rsid w:val="004B72E6"/>
    <w:rsid w:val="004C30D8"/>
    <w:rsid w:val="004C3868"/>
    <w:rsid w:val="004C3D04"/>
    <w:rsid w:val="004C5AA3"/>
    <w:rsid w:val="004C692A"/>
    <w:rsid w:val="004C7378"/>
    <w:rsid w:val="004D1C23"/>
    <w:rsid w:val="004D212F"/>
    <w:rsid w:val="004D21D6"/>
    <w:rsid w:val="004D2629"/>
    <w:rsid w:val="004D5546"/>
    <w:rsid w:val="004D585B"/>
    <w:rsid w:val="004D679D"/>
    <w:rsid w:val="004D6917"/>
    <w:rsid w:val="004D6E5A"/>
    <w:rsid w:val="004D7061"/>
    <w:rsid w:val="004D7628"/>
    <w:rsid w:val="004E0A18"/>
    <w:rsid w:val="004E0E53"/>
    <w:rsid w:val="004E1335"/>
    <w:rsid w:val="004E2CE0"/>
    <w:rsid w:val="004E47E5"/>
    <w:rsid w:val="004E4F06"/>
    <w:rsid w:val="004E6082"/>
    <w:rsid w:val="004E7EFB"/>
    <w:rsid w:val="004F0384"/>
    <w:rsid w:val="004F08BB"/>
    <w:rsid w:val="004F19A9"/>
    <w:rsid w:val="004F23C8"/>
    <w:rsid w:val="004F39A9"/>
    <w:rsid w:val="004F3A9B"/>
    <w:rsid w:val="004F531E"/>
    <w:rsid w:val="004F7D6A"/>
    <w:rsid w:val="00502707"/>
    <w:rsid w:val="00502728"/>
    <w:rsid w:val="005038E2"/>
    <w:rsid w:val="00504783"/>
    <w:rsid w:val="00505359"/>
    <w:rsid w:val="00506C80"/>
    <w:rsid w:val="00507707"/>
    <w:rsid w:val="00510278"/>
    <w:rsid w:val="00510950"/>
    <w:rsid w:val="00510EA9"/>
    <w:rsid w:val="0051302C"/>
    <w:rsid w:val="00513F37"/>
    <w:rsid w:val="0051464B"/>
    <w:rsid w:val="00515430"/>
    <w:rsid w:val="00516465"/>
    <w:rsid w:val="00516652"/>
    <w:rsid w:val="00516E6C"/>
    <w:rsid w:val="00517AB2"/>
    <w:rsid w:val="00517B3A"/>
    <w:rsid w:val="00520A51"/>
    <w:rsid w:val="00520AB5"/>
    <w:rsid w:val="005219B8"/>
    <w:rsid w:val="005221EE"/>
    <w:rsid w:val="005224A8"/>
    <w:rsid w:val="0052369A"/>
    <w:rsid w:val="00526333"/>
    <w:rsid w:val="00526CEA"/>
    <w:rsid w:val="00530F55"/>
    <w:rsid w:val="005319F9"/>
    <w:rsid w:val="00532545"/>
    <w:rsid w:val="005344B5"/>
    <w:rsid w:val="005345BB"/>
    <w:rsid w:val="005347A4"/>
    <w:rsid w:val="00535E25"/>
    <w:rsid w:val="005370E4"/>
    <w:rsid w:val="0054176F"/>
    <w:rsid w:val="00541828"/>
    <w:rsid w:val="00543730"/>
    <w:rsid w:val="00544C63"/>
    <w:rsid w:val="00544E5E"/>
    <w:rsid w:val="005451D0"/>
    <w:rsid w:val="005454A2"/>
    <w:rsid w:val="005500C5"/>
    <w:rsid w:val="00550DBE"/>
    <w:rsid w:val="00550DFC"/>
    <w:rsid w:val="00551735"/>
    <w:rsid w:val="00551E67"/>
    <w:rsid w:val="005520CC"/>
    <w:rsid w:val="00552608"/>
    <w:rsid w:val="00552617"/>
    <w:rsid w:val="00553708"/>
    <w:rsid w:val="0055397E"/>
    <w:rsid w:val="00554173"/>
    <w:rsid w:val="005569C3"/>
    <w:rsid w:val="005574C9"/>
    <w:rsid w:val="00557EF3"/>
    <w:rsid w:val="00560817"/>
    <w:rsid w:val="00561A30"/>
    <w:rsid w:val="00561B83"/>
    <w:rsid w:val="00562A5E"/>
    <w:rsid w:val="005635B8"/>
    <w:rsid w:val="0056387B"/>
    <w:rsid w:val="005639E1"/>
    <w:rsid w:val="00563FC6"/>
    <w:rsid w:val="00564A15"/>
    <w:rsid w:val="00564A2F"/>
    <w:rsid w:val="00564D42"/>
    <w:rsid w:val="00565332"/>
    <w:rsid w:val="00566951"/>
    <w:rsid w:val="00567FCF"/>
    <w:rsid w:val="005702A9"/>
    <w:rsid w:val="00571190"/>
    <w:rsid w:val="00571BC6"/>
    <w:rsid w:val="005728F0"/>
    <w:rsid w:val="00572E92"/>
    <w:rsid w:val="005744BC"/>
    <w:rsid w:val="00574CC5"/>
    <w:rsid w:val="0057683E"/>
    <w:rsid w:val="00581BCF"/>
    <w:rsid w:val="00581E25"/>
    <w:rsid w:val="00583DF1"/>
    <w:rsid w:val="00587CD5"/>
    <w:rsid w:val="00591D72"/>
    <w:rsid w:val="00591F09"/>
    <w:rsid w:val="005930AD"/>
    <w:rsid w:val="005932D7"/>
    <w:rsid w:val="005950A8"/>
    <w:rsid w:val="00595C82"/>
    <w:rsid w:val="005A2F82"/>
    <w:rsid w:val="005A3ADD"/>
    <w:rsid w:val="005A5232"/>
    <w:rsid w:val="005A675A"/>
    <w:rsid w:val="005A6A5D"/>
    <w:rsid w:val="005A74B0"/>
    <w:rsid w:val="005B14F4"/>
    <w:rsid w:val="005B2602"/>
    <w:rsid w:val="005B2ED1"/>
    <w:rsid w:val="005B433B"/>
    <w:rsid w:val="005B67AD"/>
    <w:rsid w:val="005C0290"/>
    <w:rsid w:val="005C1F95"/>
    <w:rsid w:val="005C2B70"/>
    <w:rsid w:val="005C2BC2"/>
    <w:rsid w:val="005C2C84"/>
    <w:rsid w:val="005C321D"/>
    <w:rsid w:val="005C407C"/>
    <w:rsid w:val="005C4196"/>
    <w:rsid w:val="005C72FE"/>
    <w:rsid w:val="005C791B"/>
    <w:rsid w:val="005D0E0A"/>
    <w:rsid w:val="005D2B48"/>
    <w:rsid w:val="005D3866"/>
    <w:rsid w:val="005D4F33"/>
    <w:rsid w:val="005D6512"/>
    <w:rsid w:val="005D655D"/>
    <w:rsid w:val="005D7B44"/>
    <w:rsid w:val="005E020C"/>
    <w:rsid w:val="005E0DC2"/>
    <w:rsid w:val="005E0E54"/>
    <w:rsid w:val="005E1C18"/>
    <w:rsid w:val="005E1EFE"/>
    <w:rsid w:val="005E21D4"/>
    <w:rsid w:val="005E22B1"/>
    <w:rsid w:val="005E2923"/>
    <w:rsid w:val="005E3892"/>
    <w:rsid w:val="005E3B3B"/>
    <w:rsid w:val="005E5EA8"/>
    <w:rsid w:val="005E654D"/>
    <w:rsid w:val="005E668D"/>
    <w:rsid w:val="005F1F5E"/>
    <w:rsid w:val="005F2CCA"/>
    <w:rsid w:val="005F2D8D"/>
    <w:rsid w:val="005F383E"/>
    <w:rsid w:val="005F3985"/>
    <w:rsid w:val="005F72B9"/>
    <w:rsid w:val="006007D9"/>
    <w:rsid w:val="006018B8"/>
    <w:rsid w:val="00603680"/>
    <w:rsid w:val="00604C22"/>
    <w:rsid w:val="00604DB7"/>
    <w:rsid w:val="00605695"/>
    <w:rsid w:val="006075FF"/>
    <w:rsid w:val="006101DB"/>
    <w:rsid w:val="006119E0"/>
    <w:rsid w:val="00611B55"/>
    <w:rsid w:val="00611D64"/>
    <w:rsid w:val="00617777"/>
    <w:rsid w:val="00620086"/>
    <w:rsid w:val="00621577"/>
    <w:rsid w:val="00621E44"/>
    <w:rsid w:val="006230B3"/>
    <w:rsid w:val="00624043"/>
    <w:rsid w:val="006243C0"/>
    <w:rsid w:val="00626CE2"/>
    <w:rsid w:val="00627C09"/>
    <w:rsid w:val="00630ECA"/>
    <w:rsid w:val="0063169A"/>
    <w:rsid w:val="00631A04"/>
    <w:rsid w:val="00632A84"/>
    <w:rsid w:val="00632B96"/>
    <w:rsid w:val="00632FD7"/>
    <w:rsid w:val="0063347A"/>
    <w:rsid w:val="00635E39"/>
    <w:rsid w:val="00637324"/>
    <w:rsid w:val="00640D7E"/>
    <w:rsid w:val="00641427"/>
    <w:rsid w:val="00642C16"/>
    <w:rsid w:val="00643520"/>
    <w:rsid w:val="00643DF6"/>
    <w:rsid w:val="006444BC"/>
    <w:rsid w:val="0064575B"/>
    <w:rsid w:val="006457F3"/>
    <w:rsid w:val="00645910"/>
    <w:rsid w:val="00650D53"/>
    <w:rsid w:val="00650EC1"/>
    <w:rsid w:val="00652170"/>
    <w:rsid w:val="006573DC"/>
    <w:rsid w:val="00661EBA"/>
    <w:rsid w:val="00662C01"/>
    <w:rsid w:val="00663947"/>
    <w:rsid w:val="006656FE"/>
    <w:rsid w:val="00665CEC"/>
    <w:rsid w:val="00670BD1"/>
    <w:rsid w:val="00670D19"/>
    <w:rsid w:val="0067290B"/>
    <w:rsid w:val="006742C3"/>
    <w:rsid w:val="006756D3"/>
    <w:rsid w:val="00676CA3"/>
    <w:rsid w:val="006779B1"/>
    <w:rsid w:val="00680395"/>
    <w:rsid w:val="006804C9"/>
    <w:rsid w:val="006824FF"/>
    <w:rsid w:val="0068276B"/>
    <w:rsid w:val="00683067"/>
    <w:rsid w:val="0068367E"/>
    <w:rsid w:val="00683FDC"/>
    <w:rsid w:val="0068658F"/>
    <w:rsid w:val="00686AD2"/>
    <w:rsid w:val="0069092E"/>
    <w:rsid w:val="0069165C"/>
    <w:rsid w:val="0069177E"/>
    <w:rsid w:val="006956F0"/>
    <w:rsid w:val="006A088D"/>
    <w:rsid w:val="006A1283"/>
    <w:rsid w:val="006A2D00"/>
    <w:rsid w:val="006A36B4"/>
    <w:rsid w:val="006A3875"/>
    <w:rsid w:val="006A554D"/>
    <w:rsid w:val="006A6547"/>
    <w:rsid w:val="006A6EEE"/>
    <w:rsid w:val="006A7D61"/>
    <w:rsid w:val="006B0D03"/>
    <w:rsid w:val="006B108D"/>
    <w:rsid w:val="006B2699"/>
    <w:rsid w:val="006B4242"/>
    <w:rsid w:val="006B47E9"/>
    <w:rsid w:val="006B4D4F"/>
    <w:rsid w:val="006B51F4"/>
    <w:rsid w:val="006B60C8"/>
    <w:rsid w:val="006B716C"/>
    <w:rsid w:val="006B7628"/>
    <w:rsid w:val="006C228F"/>
    <w:rsid w:val="006C400A"/>
    <w:rsid w:val="006C4CFD"/>
    <w:rsid w:val="006C5039"/>
    <w:rsid w:val="006C5286"/>
    <w:rsid w:val="006C5446"/>
    <w:rsid w:val="006C573F"/>
    <w:rsid w:val="006C5F08"/>
    <w:rsid w:val="006C603B"/>
    <w:rsid w:val="006C66BA"/>
    <w:rsid w:val="006D08D9"/>
    <w:rsid w:val="006D174E"/>
    <w:rsid w:val="006D187F"/>
    <w:rsid w:val="006D1E24"/>
    <w:rsid w:val="006D5566"/>
    <w:rsid w:val="006D6107"/>
    <w:rsid w:val="006D7A78"/>
    <w:rsid w:val="006E02C4"/>
    <w:rsid w:val="006E0BCF"/>
    <w:rsid w:val="006E13CF"/>
    <w:rsid w:val="006E1D93"/>
    <w:rsid w:val="006E29DB"/>
    <w:rsid w:val="006E3364"/>
    <w:rsid w:val="006E4F9D"/>
    <w:rsid w:val="006E504E"/>
    <w:rsid w:val="006E5696"/>
    <w:rsid w:val="006E6758"/>
    <w:rsid w:val="006E7BFA"/>
    <w:rsid w:val="006F0799"/>
    <w:rsid w:val="006F2980"/>
    <w:rsid w:val="006F2CEB"/>
    <w:rsid w:val="006F34DF"/>
    <w:rsid w:val="006F437F"/>
    <w:rsid w:val="006F4390"/>
    <w:rsid w:val="006F4C57"/>
    <w:rsid w:val="006F514B"/>
    <w:rsid w:val="006F543A"/>
    <w:rsid w:val="006F7315"/>
    <w:rsid w:val="006F7965"/>
    <w:rsid w:val="006F7C38"/>
    <w:rsid w:val="007007F6"/>
    <w:rsid w:val="007017FB"/>
    <w:rsid w:val="00701E76"/>
    <w:rsid w:val="00703A89"/>
    <w:rsid w:val="00704482"/>
    <w:rsid w:val="007048FC"/>
    <w:rsid w:val="00704A1C"/>
    <w:rsid w:val="00704C14"/>
    <w:rsid w:val="00704EE6"/>
    <w:rsid w:val="0070625B"/>
    <w:rsid w:val="007069B1"/>
    <w:rsid w:val="00710071"/>
    <w:rsid w:val="007106E9"/>
    <w:rsid w:val="007107A0"/>
    <w:rsid w:val="00710B03"/>
    <w:rsid w:val="0071239E"/>
    <w:rsid w:val="00714903"/>
    <w:rsid w:val="00716E12"/>
    <w:rsid w:val="007207F0"/>
    <w:rsid w:val="00720AE2"/>
    <w:rsid w:val="007219B2"/>
    <w:rsid w:val="00721AFF"/>
    <w:rsid w:val="0072495B"/>
    <w:rsid w:val="007249DE"/>
    <w:rsid w:val="007251B8"/>
    <w:rsid w:val="00725D83"/>
    <w:rsid w:val="00726E83"/>
    <w:rsid w:val="00727230"/>
    <w:rsid w:val="00727E3C"/>
    <w:rsid w:val="007341A1"/>
    <w:rsid w:val="007347A6"/>
    <w:rsid w:val="00734F20"/>
    <w:rsid w:val="007352B5"/>
    <w:rsid w:val="00735D8F"/>
    <w:rsid w:val="0073636F"/>
    <w:rsid w:val="00740292"/>
    <w:rsid w:val="00740827"/>
    <w:rsid w:val="0074108F"/>
    <w:rsid w:val="00741B1D"/>
    <w:rsid w:val="00743B45"/>
    <w:rsid w:val="00744369"/>
    <w:rsid w:val="00744976"/>
    <w:rsid w:val="0074632E"/>
    <w:rsid w:val="007468B1"/>
    <w:rsid w:val="0074796B"/>
    <w:rsid w:val="00750EB4"/>
    <w:rsid w:val="00751E32"/>
    <w:rsid w:val="00754B4E"/>
    <w:rsid w:val="00755927"/>
    <w:rsid w:val="00755B92"/>
    <w:rsid w:val="00755C98"/>
    <w:rsid w:val="00757F69"/>
    <w:rsid w:val="007632E7"/>
    <w:rsid w:val="00764590"/>
    <w:rsid w:val="007660C8"/>
    <w:rsid w:val="00766467"/>
    <w:rsid w:val="00767683"/>
    <w:rsid w:val="00767C16"/>
    <w:rsid w:val="007705F0"/>
    <w:rsid w:val="007715ED"/>
    <w:rsid w:val="007717E4"/>
    <w:rsid w:val="00775B17"/>
    <w:rsid w:val="00777A5C"/>
    <w:rsid w:val="00780F41"/>
    <w:rsid w:val="0078355C"/>
    <w:rsid w:val="007843CF"/>
    <w:rsid w:val="00786538"/>
    <w:rsid w:val="00790B60"/>
    <w:rsid w:val="0079178F"/>
    <w:rsid w:val="00792C65"/>
    <w:rsid w:val="00793C44"/>
    <w:rsid w:val="00794355"/>
    <w:rsid w:val="00795076"/>
    <w:rsid w:val="00795607"/>
    <w:rsid w:val="00796A49"/>
    <w:rsid w:val="00797B52"/>
    <w:rsid w:val="007A0223"/>
    <w:rsid w:val="007A0678"/>
    <w:rsid w:val="007A16D0"/>
    <w:rsid w:val="007A1986"/>
    <w:rsid w:val="007A2346"/>
    <w:rsid w:val="007B062A"/>
    <w:rsid w:val="007B0FB7"/>
    <w:rsid w:val="007B27E2"/>
    <w:rsid w:val="007B3922"/>
    <w:rsid w:val="007B3C6D"/>
    <w:rsid w:val="007B52AB"/>
    <w:rsid w:val="007B6516"/>
    <w:rsid w:val="007C0FB9"/>
    <w:rsid w:val="007C105B"/>
    <w:rsid w:val="007C26D8"/>
    <w:rsid w:val="007C31F1"/>
    <w:rsid w:val="007C4053"/>
    <w:rsid w:val="007C4073"/>
    <w:rsid w:val="007C7C6D"/>
    <w:rsid w:val="007D0599"/>
    <w:rsid w:val="007D07BD"/>
    <w:rsid w:val="007D0F6B"/>
    <w:rsid w:val="007D1843"/>
    <w:rsid w:val="007D1CA9"/>
    <w:rsid w:val="007D3352"/>
    <w:rsid w:val="007D4253"/>
    <w:rsid w:val="007D5460"/>
    <w:rsid w:val="007D6847"/>
    <w:rsid w:val="007D6CA9"/>
    <w:rsid w:val="007E1312"/>
    <w:rsid w:val="007E178F"/>
    <w:rsid w:val="007E1D56"/>
    <w:rsid w:val="007E4DF0"/>
    <w:rsid w:val="007E6BCD"/>
    <w:rsid w:val="007E7390"/>
    <w:rsid w:val="007E776A"/>
    <w:rsid w:val="007F00D5"/>
    <w:rsid w:val="007F0BB3"/>
    <w:rsid w:val="007F2C2D"/>
    <w:rsid w:val="007F2E0A"/>
    <w:rsid w:val="007F3AFD"/>
    <w:rsid w:val="007F4505"/>
    <w:rsid w:val="007F469C"/>
    <w:rsid w:val="007F4B1F"/>
    <w:rsid w:val="007F4F5C"/>
    <w:rsid w:val="007F50C9"/>
    <w:rsid w:val="007F5205"/>
    <w:rsid w:val="007F5B02"/>
    <w:rsid w:val="007F6987"/>
    <w:rsid w:val="007F7A8B"/>
    <w:rsid w:val="008009A4"/>
    <w:rsid w:val="0080214D"/>
    <w:rsid w:val="008024C5"/>
    <w:rsid w:val="00804A28"/>
    <w:rsid w:val="008066E8"/>
    <w:rsid w:val="00807C8A"/>
    <w:rsid w:val="00810B93"/>
    <w:rsid w:val="00813028"/>
    <w:rsid w:val="00814623"/>
    <w:rsid w:val="00814885"/>
    <w:rsid w:val="00820337"/>
    <w:rsid w:val="00820D80"/>
    <w:rsid w:val="00820FEF"/>
    <w:rsid w:val="00822357"/>
    <w:rsid w:val="00822473"/>
    <w:rsid w:val="00823F69"/>
    <w:rsid w:val="0082504A"/>
    <w:rsid w:val="00830B74"/>
    <w:rsid w:val="00831B4C"/>
    <w:rsid w:val="008334CB"/>
    <w:rsid w:val="00833625"/>
    <w:rsid w:val="008345F0"/>
    <w:rsid w:val="008348E8"/>
    <w:rsid w:val="00836AF9"/>
    <w:rsid w:val="00837774"/>
    <w:rsid w:val="00840EFB"/>
    <w:rsid w:val="0084118E"/>
    <w:rsid w:val="008413F7"/>
    <w:rsid w:val="00841E07"/>
    <w:rsid w:val="00842448"/>
    <w:rsid w:val="008443A0"/>
    <w:rsid w:val="00844855"/>
    <w:rsid w:val="00844A72"/>
    <w:rsid w:val="00846732"/>
    <w:rsid w:val="00850E89"/>
    <w:rsid w:val="00851043"/>
    <w:rsid w:val="00851424"/>
    <w:rsid w:val="008514AF"/>
    <w:rsid w:val="00853906"/>
    <w:rsid w:val="00853AA7"/>
    <w:rsid w:val="008564E8"/>
    <w:rsid w:val="00856C9A"/>
    <w:rsid w:val="008572EF"/>
    <w:rsid w:val="00857E99"/>
    <w:rsid w:val="00861B17"/>
    <w:rsid w:val="00863C3B"/>
    <w:rsid w:val="00863F1E"/>
    <w:rsid w:val="00867AE0"/>
    <w:rsid w:val="00867BC1"/>
    <w:rsid w:val="00870429"/>
    <w:rsid w:val="00870561"/>
    <w:rsid w:val="00870F39"/>
    <w:rsid w:val="00871EF3"/>
    <w:rsid w:val="00872A60"/>
    <w:rsid w:val="00873436"/>
    <w:rsid w:val="00873A20"/>
    <w:rsid w:val="008748B3"/>
    <w:rsid w:val="00874AEF"/>
    <w:rsid w:val="0087632E"/>
    <w:rsid w:val="008772E5"/>
    <w:rsid w:val="00880834"/>
    <w:rsid w:val="008820B8"/>
    <w:rsid w:val="00883020"/>
    <w:rsid w:val="00883ABD"/>
    <w:rsid w:val="008842F7"/>
    <w:rsid w:val="00884B20"/>
    <w:rsid w:val="00884BB4"/>
    <w:rsid w:val="008851A8"/>
    <w:rsid w:val="0088673D"/>
    <w:rsid w:val="00886825"/>
    <w:rsid w:val="00887D33"/>
    <w:rsid w:val="008929FE"/>
    <w:rsid w:val="00894DFC"/>
    <w:rsid w:val="00895B1E"/>
    <w:rsid w:val="00896892"/>
    <w:rsid w:val="00896D79"/>
    <w:rsid w:val="00897AE0"/>
    <w:rsid w:val="00897FED"/>
    <w:rsid w:val="008A05B5"/>
    <w:rsid w:val="008A0DD5"/>
    <w:rsid w:val="008A1883"/>
    <w:rsid w:val="008A352E"/>
    <w:rsid w:val="008A501B"/>
    <w:rsid w:val="008A57D8"/>
    <w:rsid w:val="008A5DEF"/>
    <w:rsid w:val="008A6815"/>
    <w:rsid w:val="008B01F1"/>
    <w:rsid w:val="008B04AD"/>
    <w:rsid w:val="008B242D"/>
    <w:rsid w:val="008B24F1"/>
    <w:rsid w:val="008B4524"/>
    <w:rsid w:val="008B674E"/>
    <w:rsid w:val="008B7E3B"/>
    <w:rsid w:val="008C3B85"/>
    <w:rsid w:val="008C477D"/>
    <w:rsid w:val="008C5489"/>
    <w:rsid w:val="008C5B52"/>
    <w:rsid w:val="008C5D7F"/>
    <w:rsid w:val="008C7353"/>
    <w:rsid w:val="008D0799"/>
    <w:rsid w:val="008D3126"/>
    <w:rsid w:val="008D7CE6"/>
    <w:rsid w:val="008E114D"/>
    <w:rsid w:val="008E27A8"/>
    <w:rsid w:val="008E287D"/>
    <w:rsid w:val="008E2D67"/>
    <w:rsid w:val="008E4FD2"/>
    <w:rsid w:val="008F0084"/>
    <w:rsid w:val="008F0583"/>
    <w:rsid w:val="008F08D2"/>
    <w:rsid w:val="008F1D9B"/>
    <w:rsid w:val="008F24A1"/>
    <w:rsid w:val="008F3EBB"/>
    <w:rsid w:val="008F52FC"/>
    <w:rsid w:val="008F5673"/>
    <w:rsid w:val="0090067C"/>
    <w:rsid w:val="00900B60"/>
    <w:rsid w:val="0090224C"/>
    <w:rsid w:val="00903F5D"/>
    <w:rsid w:val="00904502"/>
    <w:rsid w:val="009050B4"/>
    <w:rsid w:val="009069C5"/>
    <w:rsid w:val="00907F81"/>
    <w:rsid w:val="00910D6C"/>
    <w:rsid w:val="009119F0"/>
    <w:rsid w:val="00911D76"/>
    <w:rsid w:val="00911DE5"/>
    <w:rsid w:val="00912D06"/>
    <w:rsid w:val="009147EA"/>
    <w:rsid w:val="009154F1"/>
    <w:rsid w:val="00921428"/>
    <w:rsid w:val="00923C7C"/>
    <w:rsid w:val="009249F8"/>
    <w:rsid w:val="00927411"/>
    <w:rsid w:val="0093647B"/>
    <w:rsid w:val="0093663E"/>
    <w:rsid w:val="00936937"/>
    <w:rsid w:val="00937CFE"/>
    <w:rsid w:val="009404BC"/>
    <w:rsid w:val="0094078E"/>
    <w:rsid w:val="0094102B"/>
    <w:rsid w:val="00941E52"/>
    <w:rsid w:val="009428CE"/>
    <w:rsid w:val="00944055"/>
    <w:rsid w:val="009445AD"/>
    <w:rsid w:val="00945B0A"/>
    <w:rsid w:val="00946595"/>
    <w:rsid w:val="0094671A"/>
    <w:rsid w:val="00946BEF"/>
    <w:rsid w:val="009500C8"/>
    <w:rsid w:val="00950AD7"/>
    <w:rsid w:val="00952711"/>
    <w:rsid w:val="009561DB"/>
    <w:rsid w:val="00957922"/>
    <w:rsid w:val="009608D2"/>
    <w:rsid w:val="00960BBB"/>
    <w:rsid w:val="0096154C"/>
    <w:rsid w:val="00961E5D"/>
    <w:rsid w:val="00963323"/>
    <w:rsid w:val="00963BA1"/>
    <w:rsid w:val="00963ED5"/>
    <w:rsid w:val="0096614A"/>
    <w:rsid w:val="00966AF6"/>
    <w:rsid w:val="00970F4A"/>
    <w:rsid w:val="00970FB9"/>
    <w:rsid w:val="009719BD"/>
    <w:rsid w:val="00971A0E"/>
    <w:rsid w:val="00971A9F"/>
    <w:rsid w:val="00971B0A"/>
    <w:rsid w:val="00975989"/>
    <w:rsid w:val="009769AE"/>
    <w:rsid w:val="009770FE"/>
    <w:rsid w:val="00977B89"/>
    <w:rsid w:val="00980152"/>
    <w:rsid w:val="00981105"/>
    <w:rsid w:val="0098335A"/>
    <w:rsid w:val="009843A8"/>
    <w:rsid w:val="00985639"/>
    <w:rsid w:val="009861A7"/>
    <w:rsid w:val="00986BA4"/>
    <w:rsid w:val="00987322"/>
    <w:rsid w:val="00990CF3"/>
    <w:rsid w:val="009910BE"/>
    <w:rsid w:val="009917E3"/>
    <w:rsid w:val="0099202E"/>
    <w:rsid w:val="00992E00"/>
    <w:rsid w:val="0099661D"/>
    <w:rsid w:val="00997ABA"/>
    <w:rsid w:val="009A0209"/>
    <w:rsid w:val="009A1085"/>
    <w:rsid w:val="009A13C8"/>
    <w:rsid w:val="009A194C"/>
    <w:rsid w:val="009A2BAB"/>
    <w:rsid w:val="009A338E"/>
    <w:rsid w:val="009A660F"/>
    <w:rsid w:val="009A7805"/>
    <w:rsid w:val="009B076A"/>
    <w:rsid w:val="009B166F"/>
    <w:rsid w:val="009B1AF2"/>
    <w:rsid w:val="009B290E"/>
    <w:rsid w:val="009B3CAC"/>
    <w:rsid w:val="009B3DDB"/>
    <w:rsid w:val="009B4B85"/>
    <w:rsid w:val="009B7660"/>
    <w:rsid w:val="009C2121"/>
    <w:rsid w:val="009C338F"/>
    <w:rsid w:val="009C7459"/>
    <w:rsid w:val="009C7703"/>
    <w:rsid w:val="009C798A"/>
    <w:rsid w:val="009D0171"/>
    <w:rsid w:val="009D0D68"/>
    <w:rsid w:val="009D1B07"/>
    <w:rsid w:val="009D239B"/>
    <w:rsid w:val="009D32DA"/>
    <w:rsid w:val="009D3C05"/>
    <w:rsid w:val="009D59C1"/>
    <w:rsid w:val="009D5A00"/>
    <w:rsid w:val="009D5E91"/>
    <w:rsid w:val="009D78B5"/>
    <w:rsid w:val="009E00ED"/>
    <w:rsid w:val="009E0B0E"/>
    <w:rsid w:val="009E15FA"/>
    <w:rsid w:val="009E24DD"/>
    <w:rsid w:val="009E3BD9"/>
    <w:rsid w:val="009E3C94"/>
    <w:rsid w:val="009E4BC3"/>
    <w:rsid w:val="009E6857"/>
    <w:rsid w:val="009E74B8"/>
    <w:rsid w:val="009F150E"/>
    <w:rsid w:val="009F156B"/>
    <w:rsid w:val="009F2168"/>
    <w:rsid w:val="009F2DF9"/>
    <w:rsid w:val="009F3443"/>
    <w:rsid w:val="009F59DF"/>
    <w:rsid w:val="009F730F"/>
    <w:rsid w:val="00A00DF6"/>
    <w:rsid w:val="00A0328F"/>
    <w:rsid w:val="00A06862"/>
    <w:rsid w:val="00A1099E"/>
    <w:rsid w:val="00A11484"/>
    <w:rsid w:val="00A12348"/>
    <w:rsid w:val="00A12614"/>
    <w:rsid w:val="00A1401F"/>
    <w:rsid w:val="00A14138"/>
    <w:rsid w:val="00A14171"/>
    <w:rsid w:val="00A143DD"/>
    <w:rsid w:val="00A172AF"/>
    <w:rsid w:val="00A1730E"/>
    <w:rsid w:val="00A2390C"/>
    <w:rsid w:val="00A2444C"/>
    <w:rsid w:val="00A25AFC"/>
    <w:rsid w:val="00A272C6"/>
    <w:rsid w:val="00A31E44"/>
    <w:rsid w:val="00A32C83"/>
    <w:rsid w:val="00A34721"/>
    <w:rsid w:val="00A35F68"/>
    <w:rsid w:val="00A36D10"/>
    <w:rsid w:val="00A4210F"/>
    <w:rsid w:val="00A442F9"/>
    <w:rsid w:val="00A53AC7"/>
    <w:rsid w:val="00A5487F"/>
    <w:rsid w:val="00A55CA9"/>
    <w:rsid w:val="00A57468"/>
    <w:rsid w:val="00A57621"/>
    <w:rsid w:val="00A63D44"/>
    <w:rsid w:val="00A66C4C"/>
    <w:rsid w:val="00A67A61"/>
    <w:rsid w:val="00A708F5"/>
    <w:rsid w:val="00A70A12"/>
    <w:rsid w:val="00A70C63"/>
    <w:rsid w:val="00A70ED7"/>
    <w:rsid w:val="00A7140E"/>
    <w:rsid w:val="00A718A0"/>
    <w:rsid w:val="00A7269D"/>
    <w:rsid w:val="00A72D62"/>
    <w:rsid w:val="00A73A6E"/>
    <w:rsid w:val="00A75C28"/>
    <w:rsid w:val="00A81B6D"/>
    <w:rsid w:val="00A83D58"/>
    <w:rsid w:val="00A84BBA"/>
    <w:rsid w:val="00A85E57"/>
    <w:rsid w:val="00A8655B"/>
    <w:rsid w:val="00A871BD"/>
    <w:rsid w:val="00A90FDF"/>
    <w:rsid w:val="00A92D84"/>
    <w:rsid w:val="00A93587"/>
    <w:rsid w:val="00A96514"/>
    <w:rsid w:val="00A9727C"/>
    <w:rsid w:val="00A978D9"/>
    <w:rsid w:val="00AA18A2"/>
    <w:rsid w:val="00AA328B"/>
    <w:rsid w:val="00AA3928"/>
    <w:rsid w:val="00AA432E"/>
    <w:rsid w:val="00AA587A"/>
    <w:rsid w:val="00AA5D11"/>
    <w:rsid w:val="00AA70BB"/>
    <w:rsid w:val="00AA7511"/>
    <w:rsid w:val="00AA7AF9"/>
    <w:rsid w:val="00AB054F"/>
    <w:rsid w:val="00AB1199"/>
    <w:rsid w:val="00AB35F6"/>
    <w:rsid w:val="00AB3D6B"/>
    <w:rsid w:val="00AB4111"/>
    <w:rsid w:val="00AB4710"/>
    <w:rsid w:val="00AC3206"/>
    <w:rsid w:val="00AC3FEC"/>
    <w:rsid w:val="00AC4AFF"/>
    <w:rsid w:val="00AC624A"/>
    <w:rsid w:val="00AC6C64"/>
    <w:rsid w:val="00AC7CE1"/>
    <w:rsid w:val="00AD095B"/>
    <w:rsid w:val="00AD115B"/>
    <w:rsid w:val="00AD1394"/>
    <w:rsid w:val="00AD2C99"/>
    <w:rsid w:val="00AD2E16"/>
    <w:rsid w:val="00AD74C5"/>
    <w:rsid w:val="00AE13B0"/>
    <w:rsid w:val="00AE20F3"/>
    <w:rsid w:val="00AE217B"/>
    <w:rsid w:val="00AE3AB4"/>
    <w:rsid w:val="00AE5744"/>
    <w:rsid w:val="00AE580D"/>
    <w:rsid w:val="00AE6830"/>
    <w:rsid w:val="00AE7DF7"/>
    <w:rsid w:val="00AF12B1"/>
    <w:rsid w:val="00AF3209"/>
    <w:rsid w:val="00AF4CB5"/>
    <w:rsid w:val="00AF5301"/>
    <w:rsid w:val="00AF5D35"/>
    <w:rsid w:val="00AF78B5"/>
    <w:rsid w:val="00B001A3"/>
    <w:rsid w:val="00B0090E"/>
    <w:rsid w:val="00B018CC"/>
    <w:rsid w:val="00B026CA"/>
    <w:rsid w:val="00B02CE3"/>
    <w:rsid w:val="00B02F3D"/>
    <w:rsid w:val="00B03166"/>
    <w:rsid w:val="00B03982"/>
    <w:rsid w:val="00B043E5"/>
    <w:rsid w:val="00B06727"/>
    <w:rsid w:val="00B07285"/>
    <w:rsid w:val="00B10878"/>
    <w:rsid w:val="00B11287"/>
    <w:rsid w:val="00B1132C"/>
    <w:rsid w:val="00B12BD3"/>
    <w:rsid w:val="00B12BDC"/>
    <w:rsid w:val="00B13364"/>
    <w:rsid w:val="00B14595"/>
    <w:rsid w:val="00B1674A"/>
    <w:rsid w:val="00B20048"/>
    <w:rsid w:val="00B219D4"/>
    <w:rsid w:val="00B22352"/>
    <w:rsid w:val="00B25707"/>
    <w:rsid w:val="00B2601F"/>
    <w:rsid w:val="00B264E9"/>
    <w:rsid w:val="00B30860"/>
    <w:rsid w:val="00B309C7"/>
    <w:rsid w:val="00B31BD6"/>
    <w:rsid w:val="00B3304F"/>
    <w:rsid w:val="00B330B8"/>
    <w:rsid w:val="00B33D46"/>
    <w:rsid w:val="00B37118"/>
    <w:rsid w:val="00B37419"/>
    <w:rsid w:val="00B37A08"/>
    <w:rsid w:val="00B37AF7"/>
    <w:rsid w:val="00B406DF"/>
    <w:rsid w:val="00B41751"/>
    <w:rsid w:val="00B42215"/>
    <w:rsid w:val="00B43882"/>
    <w:rsid w:val="00B452E0"/>
    <w:rsid w:val="00B452F3"/>
    <w:rsid w:val="00B46777"/>
    <w:rsid w:val="00B47568"/>
    <w:rsid w:val="00B47644"/>
    <w:rsid w:val="00B47EFF"/>
    <w:rsid w:val="00B502A1"/>
    <w:rsid w:val="00B51652"/>
    <w:rsid w:val="00B5197B"/>
    <w:rsid w:val="00B5207C"/>
    <w:rsid w:val="00B520E9"/>
    <w:rsid w:val="00B523EF"/>
    <w:rsid w:val="00B558E4"/>
    <w:rsid w:val="00B55996"/>
    <w:rsid w:val="00B5601B"/>
    <w:rsid w:val="00B565F2"/>
    <w:rsid w:val="00B56C81"/>
    <w:rsid w:val="00B57C90"/>
    <w:rsid w:val="00B61559"/>
    <w:rsid w:val="00B61C1A"/>
    <w:rsid w:val="00B6280D"/>
    <w:rsid w:val="00B63A2D"/>
    <w:rsid w:val="00B6423B"/>
    <w:rsid w:val="00B65924"/>
    <w:rsid w:val="00B66841"/>
    <w:rsid w:val="00B675BB"/>
    <w:rsid w:val="00B676F8"/>
    <w:rsid w:val="00B700F5"/>
    <w:rsid w:val="00B708E7"/>
    <w:rsid w:val="00B721C5"/>
    <w:rsid w:val="00B75486"/>
    <w:rsid w:val="00B772E9"/>
    <w:rsid w:val="00B77E68"/>
    <w:rsid w:val="00B80A89"/>
    <w:rsid w:val="00B81522"/>
    <w:rsid w:val="00B81D67"/>
    <w:rsid w:val="00B824EA"/>
    <w:rsid w:val="00B82EAE"/>
    <w:rsid w:val="00B83380"/>
    <w:rsid w:val="00B83BE6"/>
    <w:rsid w:val="00B84A85"/>
    <w:rsid w:val="00B85352"/>
    <w:rsid w:val="00B86A75"/>
    <w:rsid w:val="00B8776F"/>
    <w:rsid w:val="00B901F4"/>
    <w:rsid w:val="00B91407"/>
    <w:rsid w:val="00B920D2"/>
    <w:rsid w:val="00B92FEA"/>
    <w:rsid w:val="00B93A6F"/>
    <w:rsid w:val="00B93F46"/>
    <w:rsid w:val="00B96B7B"/>
    <w:rsid w:val="00B97076"/>
    <w:rsid w:val="00B9723C"/>
    <w:rsid w:val="00BA13D1"/>
    <w:rsid w:val="00BA1A41"/>
    <w:rsid w:val="00BA290B"/>
    <w:rsid w:val="00BA345A"/>
    <w:rsid w:val="00BA4416"/>
    <w:rsid w:val="00BA5358"/>
    <w:rsid w:val="00BA5CB1"/>
    <w:rsid w:val="00BA681E"/>
    <w:rsid w:val="00BA6EE4"/>
    <w:rsid w:val="00BA6F0F"/>
    <w:rsid w:val="00BB02D5"/>
    <w:rsid w:val="00BB2AC1"/>
    <w:rsid w:val="00BC0AD6"/>
    <w:rsid w:val="00BC0C6F"/>
    <w:rsid w:val="00BC33EC"/>
    <w:rsid w:val="00BC4249"/>
    <w:rsid w:val="00BC6AD3"/>
    <w:rsid w:val="00BD056E"/>
    <w:rsid w:val="00BD0C2E"/>
    <w:rsid w:val="00BD224C"/>
    <w:rsid w:val="00BD2FF5"/>
    <w:rsid w:val="00BD6CB0"/>
    <w:rsid w:val="00BE04A7"/>
    <w:rsid w:val="00BE2577"/>
    <w:rsid w:val="00BE37C8"/>
    <w:rsid w:val="00BE4105"/>
    <w:rsid w:val="00BE497D"/>
    <w:rsid w:val="00BE5A20"/>
    <w:rsid w:val="00BE67E8"/>
    <w:rsid w:val="00BE7162"/>
    <w:rsid w:val="00BE78B6"/>
    <w:rsid w:val="00BE7F9A"/>
    <w:rsid w:val="00BF0FD3"/>
    <w:rsid w:val="00BF3275"/>
    <w:rsid w:val="00BF4A4F"/>
    <w:rsid w:val="00BF5F14"/>
    <w:rsid w:val="00BF680B"/>
    <w:rsid w:val="00BF6BE3"/>
    <w:rsid w:val="00BF7E44"/>
    <w:rsid w:val="00C00545"/>
    <w:rsid w:val="00C0062B"/>
    <w:rsid w:val="00C00981"/>
    <w:rsid w:val="00C00B0A"/>
    <w:rsid w:val="00C0183F"/>
    <w:rsid w:val="00C0202F"/>
    <w:rsid w:val="00C0340C"/>
    <w:rsid w:val="00C03A7C"/>
    <w:rsid w:val="00C04DFF"/>
    <w:rsid w:val="00C059E6"/>
    <w:rsid w:val="00C079BA"/>
    <w:rsid w:val="00C1184D"/>
    <w:rsid w:val="00C1426D"/>
    <w:rsid w:val="00C17ED4"/>
    <w:rsid w:val="00C21886"/>
    <w:rsid w:val="00C23632"/>
    <w:rsid w:val="00C24B50"/>
    <w:rsid w:val="00C2539F"/>
    <w:rsid w:val="00C258AE"/>
    <w:rsid w:val="00C26412"/>
    <w:rsid w:val="00C27F8A"/>
    <w:rsid w:val="00C30590"/>
    <w:rsid w:val="00C3463E"/>
    <w:rsid w:val="00C34CA5"/>
    <w:rsid w:val="00C34F89"/>
    <w:rsid w:val="00C353EB"/>
    <w:rsid w:val="00C37D70"/>
    <w:rsid w:val="00C41A2F"/>
    <w:rsid w:val="00C41D53"/>
    <w:rsid w:val="00C42DD3"/>
    <w:rsid w:val="00C43322"/>
    <w:rsid w:val="00C438F8"/>
    <w:rsid w:val="00C45F8E"/>
    <w:rsid w:val="00C517EB"/>
    <w:rsid w:val="00C536D9"/>
    <w:rsid w:val="00C53855"/>
    <w:rsid w:val="00C565EF"/>
    <w:rsid w:val="00C5660F"/>
    <w:rsid w:val="00C567BD"/>
    <w:rsid w:val="00C57896"/>
    <w:rsid w:val="00C614B1"/>
    <w:rsid w:val="00C61938"/>
    <w:rsid w:val="00C61BC6"/>
    <w:rsid w:val="00C65A8E"/>
    <w:rsid w:val="00C6681B"/>
    <w:rsid w:val="00C700CD"/>
    <w:rsid w:val="00C7011A"/>
    <w:rsid w:val="00C7139F"/>
    <w:rsid w:val="00C71458"/>
    <w:rsid w:val="00C71FD4"/>
    <w:rsid w:val="00C72588"/>
    <w:rsid w:val="00C72CF3"/>
    <w:rsid w:val="00C74F9A"/>
    <w:rsid w:val="00C75749"/>
    <w:rsid w:val="00C75C21"/>
    <w:rsid w:val="00C75CDF"/>
    <w:rsid w:val="00C7660B"/>
    <w:rsid w:val="00C76A9A"/>
    <w:rsid w:val="00C772DA"/>
    <w:rsid w:val="00C80C36"/>
    <w:rsid w:val="00C80C63"/>
    <w:rsid w:val="00C815B7"/>
    <w:rsid w:val="00C81D3B"/>
    <w:rsid w:val="00C824BC"/>
    <w:rsid w:val="00C8301B"/>
    <w:rsid w:val="00C84D54"/>
    <w:rsid w:val="00C85A1B"/>
    <w:rsid w:val="00C85FD4"/>
    <w:rsid w:val="00C871F7"/>
    <w:rsid w:val="00C9093E"/>
    <w:rsid w:val="00C91A0C"/>
    <w:rsid w:val="00C9599C"/>
    <w:rsid w:val="00C976B8"/>
    <w:rsid w:val="00CA1284"/>
    <w:rsid w:val="00CA2105"/>
    <w:rsid w:val="00CA405A"/>
    <w:rsid w:val="00CA5637"/>
    <w:rsid w:val="00CA589D"/>
    <w:rsid w:val="00CA6E64"/>
    <w:rsid w:val="00CA7B9F"/>
    <w:rsid w:val="00CB03C8"/>
    <w:rsid w:val="00CB1AD1"/>
    <w:rsid w:val="00CB1B35"/>
    <w:rsid w:val="00CB21C7"/>
    <w:rsid w:val="00CB3220"/>
    <w:rsid w:val="00CB37A2"/>
    <w:rsid w:val="00CB535A"/>
    <w:rsid w:val="00CB6BE2"/>
    <w:rsid w:val="00CB7735"/>
    <w:rsid w:val="00CC07B4"/>
    <w:rsid w:val="00CC0CF8"/>
    <w:rsid w:val="00CC19AF"/>
    <w:rsid w:val="00CC1C7C"/>
    <w:rsid w:val="00CC203A"/>
    <w:rsid w:val="00CC35F7"/>
    <w:rsid w:val="00CC3819"/>
    <w:rsid w:val="00CC439B"/>
    <w:rsid w:val="00CC487A"/>
    <w:rsid w:val="00CC5C19"/>
    <w:rsid w:val="00CC63A5"/>
    <w:rsid w:val="00CC7B98"/>
    <w:rsid w:val="00CD0161"/>
    <w:rsid w:val="00CD01E6"/>
    <w:rsid w:val="00CD15A1"/>
    <w:rsid w:val="00CD239C"/>
    <w:rsid w:val="00CD29E8"/>
    <w:rsid w:val="00CD3AA8"/>
    <w:rsid w:val="00CD3CEB"/>
    <w:rsid w:val="00CD4F7A"/>
    <w:rsid w:val="00CD4FB9"/>
    <w:rsid w:val="00CD5020"/>
    <w:rsid w:val="00CE13DB"/>
    <w:rsid w:val="00CE257A"/>
    <w:rsid w:val="00CE25B8"/>
    <w:rsid w:val="00CE424B"/>
    <w:rsid w:val="00CE4FBB"/>
    <w:rsid w:val="00CE5AC5"/>
    <w:rsid w:val="00CE7397"/>
    <w:rsid w:val="00CE7DCC"/>
    <w:rsid w:val="00CF1679"/>
    <w:rsid w:val="00CF17DC"/>
    <w:rsid w:val="00CF267D"/>
    <w:rsid w:val="00CF2F2A"/>
    <w:rsid w:val="00CF5677"/>
    <w:rsid w:val="00D015DB"/>
    <w:rsid w:val="00D030E4"/>
    <w:rsid w:val="00D046B8"/>
    <w:rsid w:val="00D05BBB"/>
    <w:rsid w:val="00D06EE1"/>
    <w:rsid w:val="00D10DA3"/>
    <w:rsid w:val="00D10FA6"/>
    <w:rsid w:val="00D113C3"/>
    <w:rsid w:val="00D13288"/>
    <w:rsid w:val="00D14990"/>
    <w:rsid w:val="00D15110"/>
    <w:rsid w:val="00D1576B"/>
    <w:rsid w:val="00D15889"/>
    <w:rsid w:val="00D15C9A"/>
    <w:rsid w:val="00D16EBA"/>
    <w:rsid w:val="00D171CE"/>
    <w:rsid w:val="00D175D3"/>
    <w:rsid w:val="00D203EC"/>
    <w:rsid w:val="00D204AE"/>
    <w:rsid w:val="00D2264E"/>
    <w:rsid w:val="00D23094"/>
    <w:rsid w:val="00D24BBB"/>
    <w:rsid w:val="00D26A42"/>
    <w:rsid w:val="00D275E5"/>
    <w:rsid w:val="00D301D3"/>
    <w:rsid w:val="00D30AD5"/>
    <w:rsid w:val="00D32026"/>
    <w:rsid w:val="00D32367"/>
    <w:rsid w:val="00D32549"/>
    <w:rsid w:val="00D32DC6"/>
    <w:rsid w:val="00D3372E"/>
    <w:rsid w:val="00D33EDE"/>
    <w:rsid w:val="00D3485E"/>
    <w:rsid w:val="00D355FD"/>
    <w:rsid w:val="00D35892"/>
    <w:rsid w:val="00D37696"/>
    <w:rsid w:val="00D4030C"/>
    <w:rsid w:val="00D4049D"/>
    <w:rsid w:val="00D40656"/>
    <w:rsid w:val="00D41420"/>
    <w:rsid w:val="00D420CB"/>
    <w:rsid w:val="00D435EF"/>
    <w:rsid w:val="00D47421"/>
    <w:rsid w:val="00D51DFD"/>
    <w:rsid w:val="00D51EC3"/>
    <w:rsid w:val="00D53728"/>
    <w:rsid w:val="00D54F1A"/>
    <w:rsid w:val="00D55DA1"/>
    <w:rsid w:val="00D56BC7"/>
    <w:rsid w:val="00D6125A"/>
    <w:rsid w:val="00D614DC"/>
    <w:rsid w:val="00D6195D"/>
    <w:rsid w:val="00D6391F"/>
    <w:rsid w:val="00D66537"/>
    <w:rsid w:val="00D675FE"/>
    <w:rsid w:val="00D6781F"/>
    <w:rsid w:val="00D67EB4"/>
    <w:rsid w:val="00D70DB0"/>
    <w:rsid w:val="00D72032"/>
    <w:rsid w:val="00D7272D"/>
    <w:rsid w:val="00D746BD"/>
    <w:rsid w:val="00D75487"/>
    <w:rsid w:val="00D75FD2"/>
    <w:rsid w:val="00D76DBF"/>
    <w:rsid w:val="00D77421"/>
    <w:rsid w:val="00D80F63"/>
    <w:rsid w:val="00D82350"/>
    <w:rsid w:val="00D82A77"/>
    <w:rsid w:val="00D82CA9"/>
    <w:rsid w:val="00D8422C"/>
    <w:rsid w:val="00D85CD1"/>
    <w:rsid w:val="00D8732F"/>
    <w:rsid w:val="00D8772C"/>
    <w:rsid w:val="00D87758"/>
    <w:rsid w:val="00D90615"/>
    <w:rsid w:val="00D92C04"/>
    <w:rsid w:val="00D9347B"/>
    <w:rsid w:val="00D93773"/>
    <w:rsid w:val="00D9539F"/>
    <w:rsid w:val="00D95AC3"/>
    <w:rsid w:val="00D968F9"/>
    <w:rsid w:val="00DA029E"/>
    <w:rsid w:val="00DA04CB"/>
    <w:rsid w:val="00DA05F4"/>
    <w:rsid w:val="00DA30AC"/>
    <w:rsid w:val="00DA3405"/>
    <w:rsid w:val="00DA34EA"/>
    <w:rsid w:val="00DA3B48"/>
    <w:rsid w:val="00DA3B77"/>
    <w:rsid w:val="00DA41F3"/>
    <w:rsid w:val="00DA43BF"/>
    <w:rsid w:val="00DA4E71"/>
    <w:rsid w:val="00DA5571"/>
    <w:rsid w:val="00DA557A"/>
    <w:rsid w:val="00DA7648"/>
    <w:rsid w:val="00DA7AE3"/>
    <w:rsid w:val="00DB025B"/>
    <w:rsid w:val="00DB0350"/>
    <w:rsid w:val="00DB09D5"/>
    <w:rsid w:val="00DB45A1"/>
    <w:rsid w:val="00DB4EDA"/>
    <w:rsid w:val="00DB607F"/>
    <w:rsid w:val="00DC0AB0"/>
    <w:rsid w:val="00DC0BCC"/>
    <w:rsid w:val="00DC235F"/>
    <w:rsid w:val="00DC2F17"/>
    <w:rsid w:val="00DC3967"/>
    <w:rsid w:val="00DC3D1D"/>
    <w:rsid w:val="00DC432F"/>
    <w:rsid w:val="00DC4427"/>
    <w:rsid w:val="00DC46C0"/>
    <w:rsid w:val="00DC4934"/>
    <w:rsid w:val="00DC53D9"/>
    <w:rsid w:val="00DC598A"/>
    <w:rsid w:val="00DC6131"/>
    <w:rsid w:val="00DD0284"/>
    <w:rsid w:val="00DD0346"/>
    <w:rsid w:val="00DD2594"/>
    <w:rsid w:val="00DD3084"/>
    <w:rsid w:val="00DD32CD"/>
    <w:rsid w:val="00DD4143"/>
    <w:rsid w:val="00DD4603"/>
    <w:rsid w:val="00DD5145"/>
    <w:rsid w:val="00DD5732"/>
    <w:rsid w:val="00DD7A18"/>
    <w:rsid w:val="00DD7E94"/>
    <w:rsid w:val="00DE1E1D"/>
    <w:rsid w:val="00DE2E1C"/>
    <w:rsid w:val="00DE7D50"/>
    <w:rsid w:val="00DF0099"/>
    <w:rsid w:val="00DF03E5"/>
    <w:rsid w:val="00DF072D"/>
    <w:rsid w:val="00DF0B4A"/>
    <w:rsid w:val="00DF1291"/>
    <w:rsid w:val="00DF18D0"/>
    <w:rsid w:val="00DF1AB4"/>
    <w:rsid w:val="00DF1F25"/>
    <w:rsid w:val="00DF32B8"/>
    <w:rsid w:val="00DF5056"/>
    <w:rsid w:val="00DF5453"/>
    <w:rsid w:val="00DF7920"/>
    <w:rsid w:val="00E00A6C"/>
    <w:rsid w:val="00E015B0"/>
    <w:rsid w:val="00E01DDD"/>
    <w:rsid w:val="00E020CB"/>
    <w:rsid w:val="00E033BC"/>
    <w:rsid w:val="00E0393A"/>
    <w:rsid w:val="00E05319"/>
    <w:rsid w:val="00E07765"/>
    <w:rsid w:val="00E1016D"/>
    <w:rsid w:val="00E10D8B"/>
    <w:rsid w:val="00E11047"/>
    <w:rsid w:val="00E2088D"/>
    <w:rsid w:val="00E22867"/>
    <w:rsid w:val="00E244FC"/>
    <w:rsid w:val="00E24E98"/>
    <w:rsid w:val="00E25C3C"/>
    <w:rsid w:val="00E26586"/>
    <w:rsid w:val="00E26CEC"/>
    <w:rsid w:val="00E27891"/>
    <w:rsid w:val="00E3025A"/>
    <w:rsid w:val="00E30885"/>
    <w:rsid w:val="00E32956"/>
    <w:rsid w:val="00E344D7"/>
    <w:rsid w:val="00E35180"/>
    <w:rsid w:val="00E36609"/>
    <w:rsid w:val="00E40914"/>
    <w:rsid w:val="00E41E1D"/>
    <w:rsid w:val="00E41E68"/>
    <w:rsid w:val="00E42DBF"/>
    <w:rsid w:val="00E458A9"/>
    <w:rsid w:val="00E462FC"/>
    <w:rsid w:val="00E46E3E"/>
    <w:rsid w:val="00E47C54"/>
    <w:rsid w:val="00E500CB"/>
    <w:rsid w:val="00E507E4"/>
    <w:rsid w:val="00E52ABE"/>
    <w:rsid w:val="00E52FBE"/>
    <w:rsid w:val="00E545B3"/>
    <w:rsid w:val="00E54C67"/>
    <w:rsid w:val="00E574AF"/>
    <w:rsid w:val="00E5769A"/>
    <w:rsid w:val="00E57C23"/>
    <w:rsid w:val="00E60188"/>
    <w:rsid w:val="00E630A1"/>
    <w:rsid w:val="00E631E4"/>
    <w:rsid w:val="00E663BD"/>
    <w:rsid w:val="00E70E87"/>
    <w:rsid w:val="00E71344"/>
    <w:rsid w:val="00E718DC"/>
    <w:rsid w:val="00E72391"/>
    <w:rsid w:val="00E73036"/>
    <w:rsid w:val="00E74B2B"/>
    <w:rsid w:val="00E759BC"/>
    <w:rsid w:val="00E77714"/>
    <w:rsid w:val="00E81B92"/>
    <w:rsid w:val="00E81BAB"/>
    <w:rsid w:val="00E827E0"/>
    <w:rsid w:val="00E82F20"/>
    <w:rsid w:val="00E83865"/>
    <w:rsid w:val="00E8459D"/>
    <w:rsid w:val="00E84921"/>
    <w:rsid w:val="00E849BE"/>
    <w:rsid w:val="00E8511C"/>
    <w:rsid w:val="00E85C4D"/>
    <w:rsid w:val="00E86F99"/>
    <w:rsid w:val="00E91B98"/>
    <w:rsid w:val="00E91EE9"/>
    <w:rsid w:val="00E92D2D"/>
    <w:rsid w:val="00E93184"/>
    <w:rsid w:val="00E937B1"/>
    <w:rsid w:val="00E95226"/>
    <w:rsid w:val="00E95FCB"/>
    <w:rsid w:val="00E9612E"/>
    <w:rsid w:val="00EA120D"/>
    <w:rsid w:val="00EA415F"/>
    <w:rsid w:val="00EA5F7B"/>
    <w:rsid w:val="00EA7B3C"/>
    <w:rsid w:val="00EB0254"/>
    <w:rsid w:val="00EB1F3E"/>
    <w:rsid w:val="00EB1FD2"/>
    <w:rsid w:val="00EB2395"/>
    <w:rsid w:val="00EB25DC"/>
    <w:rsid w:val="00EB649D"/>
    <w:rsid w:val="00EC02F0"/>
    <w:rsid w:val="00EC084E"/>
    <w:rsid w:val="00EC0C54"/>
    <w:rsid w:val="00EC0F08"/>
    <w:rsid w:val="00EC1C39"/>
    <w:rsid w:val="00EC1E7B"/>
    <w:rsid w:val="00EC1E9C"/>
    <w:rsid w:val="00EC4C8C"/>
    <w:rsid w:val="00EC4FE7"/>
    <w:rsid w:val="00EC5C5C"/>
    <w:rsid w:val="00EC5F0D"/>
    <w:rsid w:val="00EC6009"/>
    <w:rsid w:val="00EC6598"/>
    <w:rsid w:val="00EC695F"/>
    <w:rsid w:val="00ED0D4B"/>
    <w:rsid w:val="00ED3AA7"/>
    <w:rsid w:val="00ED4EEA"/>
    <w:rsid w:val="00ED514D"/>
    <w:rsid w:val="00ED6A84"/>
    <w:rsid w:val="00ED6F66"/>
    <w:rsid w:val="00EE0555"/>
    <w:rsid w:val="00EE0794"/>
    <w:rsid w:val="00EE14FD"/>
    <w:rsid w:val="00EE1B7C"/>
    <w:rsid w:val="00EE2541"/>
    <w:rsid w:val="00EE285E"/>
    <w:rsid w:val="00EE2903"/>
    <w:rsid w:val="00EE36F1"/>
    <w:rsid w:val="00EE4691"/>
    <w:rsid w:val="00EE495E"/>
    <w:rsid w:val="00EE53A3"/>
    <w:rsid w:val="00EE58A5"/>
    <w:rsid w:val="00EF02D4"/>
    <w:rsid w:val="00EF09C8"/>
    <w:rsid w:val="00EF258B"/>
    <w:rsid w:val="00EF2FD6"/>
    <w:rsid w:val="00EF47F9"/>
    <w:rsid w:val="00EF48BF"/>
    <w:rsid w:val="00EF6647"/>
    <w:rsid w:val="00F01F90"/>
    <w:rsid w:val="00F01FBC"/>
    <w:rsid w:val="00F037C3"/>
    <w:rsid w:val="00F04D0E"/>
    <w:rsid w:val="00F12E8F"/>
    <w:rsid w:val="00F168BF"/>
    <w:rsid w:val="00F178D7"/>
    <w:rsid w:val="00F17F61"/>
    <w:rsid w:val="00F211F5"/>
    <w:rsid w:val="00F2185A"/>
    <w:rsid w:val="00F21C9D"/>
    <w:rsid w:val="00F228F1"/>
    <w:rsid w:val="00F259B7"/>
    <w:rsid w:val="00F25D73"/>
    <w:rsid w:val="00F2628C"/>
    <w:rsid w:val="00F26CB7"/>
    <w:rsid w:val="00F3028E"/>
    <w:rsid w:val="00F30D2B"/>
    <w:rsid w:val="00F31A96"/>
    <w:rsid w:val="00F332A7"/>
    <w:rsid w:val="00F33AAA"/>
    <w:rsid w:val="00F4305E"/>
    <w:rsid w:val="00F442D4"/>
    <w:rsid w:val="00F4611D"/>
    <w:rsid w:val="00F47597"/>
    <w:rsid w:val="00F50F53"/>
    <w:rsid w:val="00F515B8"/>
    <w:rsid w:val="00F5181A"/>
    <w:rsid w:val="00F51C64"/>
    <w:rsid w:val="00F53356"/>
    <w:rsid w:val="00F53514"/>
    <w:rsid w:val="00F5461C"/>
    <w:rsid w:val="00F556C1"/>
    <w:rsid w:val="00F55759"/>
    <w:rsid w:val="00F57629"/>
    <w:rsid w:val="00F5782D"/>
    <w:rsid w:val="00F60E0E"/>
    <w:rsid w:val="00F62365"/>
    <w:rsid w:val="00F669B7"/>
    <w:rsid w:val="00F672BF"/>
    <w:rsid w:val="00F70010"/>
    <w:rsid w:val="00F70311"/>
    <w:rsid w:val="00F71BB1"/>
    <w:rsid w:val="00F71E32"/>
    <w:rsid w:val="00F71EFF"/>
    <w:rsid w:val="00F72801"/>
    <w:rsid w:val="00F728F8"/>
    <w:rsid w:val="00F738F3"/>
    <w:rsid w:val="00F748E6"/>
    <w:rsid w:val="00F74A77"/>
    <w:rsid w:val="00F75F96"/>
    <w:rsid w:val="00F8081A"/>
    <w:rsid w:val="00F80BA5"/>
    <w:rsid w:val="00F8240F"/>
    <w:rsid w:val="00F840EE"/>
    <w:rsid w:val="00F842F8"/>
    <w:rsid w:val="00F878E4"/>
    <w:rsid w:val="00F87A6E"/>
    <w:rsid w:val="00F9026B"/>
    <w:rsid w:val="00F90DFE"/>
    <w:rsid w:val="00F91516"/>
    <w:rsid w:val="00F92693"/>
    <w:rsid w:val="00F92837"/>
    <w:rsid w:val="00F933A8"/>
    <w:rsid w:val="00F9369B"/>
    <w:rsid w:val="00F938CE"/>
    <w:rsid w:val="00F94ACF"/>
    <w:rsid w:val="00F959F7"/>
    <w:rsid w:val="00F95E54"/>
    <w:rsid w:val="00F96B51"/>
    <w:rsid w:val="00F97476"/>
    <w:rsid w:val="00FA0388"/>
    <w:rsid w:val="00FA1479"/>
    <w:rsid w:val="00FA2E08"/>
    <w:rsid w:val="00FA5BC8"/>
    <w:rsid w:val="00FA712C"/>
    <w:rsid w:val="00FA7198"/>
    <w:rsid w:val="00FA768E"/>
    <w:rsid w:val="00FB07EC"/>
    <w:rsid w:val="00FB1E57"/>
    <w:rsid w:val="00FB2F56"/>
    <w:rsid w:val="00FB4277"/>
    <w:rsid w:val="00FB4A60"/>
    <w:rsid w:val="00FB4F16"/>
    <w:rsid w:val="00FB53EC"/>
    <w:rsid w:val="00FB5D90"/>
    <w:rsid w:val="00FB73C0"/>
    <w:rsid w:val="00FC0493"/>
    <w:rsid w:val="00FC175B"/>
    <w:rsid w:val="00FC2069"/>
    <w:rsid w:val="00FC3F4E"/>
    <w:rsid w:val="00FC5282"/>
    <w:rsid w:val="00FC5E3A"/>
    <w:rsid w:val="00FC665D"/>
    <w:rsid w:val="00FC78FB"/>
    <w:rsid w:val="00FD0BEC"/>
    <w:rsid w:val="00FD244F"/>
    <w:rsid w:val="00FD2A43"/>
    <w:rsid w:val="00FD3530"/>
    <w:rsid w:val="00FD4268"/>
    <w:rsid w:val="00FD4C51"/>
    <w:rsid w:val="00FD4E04"/>
    <w:rsid w:val="00FD508B"/>
    <w:rsid w:val="00FD5416"/>
    <w:rsid w:val="00FD6681"/>
    <w:rsid w:val="00FE1F4A"/>
    <w:rsid w:val="00FE3702"/>
    <w:rsid w:val="00FE3B02"/>
    <w:rsid w:val="00FE4E2B"/>
    <w:rsid w:val="00FE58D6"/>
    <w:rsid w:val="00FE6094"/>
    <w:rsid w:val="00FE6572"/>
    <w:rsid w:val="00FE6712"/>
    <w:rsid w:val="00FE6F2D"/>
    <w:rsid w:val="00FE7AEF"/>
    <w:rsid w:val="00FF0381"/>
    <w:rsid w:val="00FF14B7"/>
    <w:rsid w:val="00FF283C"/>
    <w:rsid w:val="00FF3A9F"/>
    <w:rsid w:val="00FF52CE"/>
    <w:rsid w:val="00FF6CC9"/>
    <w:rsid w:val="04C582C5"/>
    <w:rsid w:val="32368076"/>
    <w:rsid w:val="52EC73DC"/>
    <w:rsid w:val="6552DE6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291B6"/>
  <w15:chartTrackingRefBased/>
  <w15:docId w15:val="{F7B439CC-243E-4D89-BFB2-DC183D9533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37BA"/>
    <w:rPr>
      <w:rFonts w:ascii="Calibri" w:eastAsia="Calibri" w:hAnsi="Calibri" w:cs="Calibri"/>
      <w:color w:val="000000"/>
      <w:lang w:eastAsia="en-IE"/>
    </w:rPr>
  </w:style>
  <w:style w:type="paragraph" w:styleId="Heading1">
    <w:name w:val="heading 1"/>
    <w:next w:val="Normal"/>
    <w:link w:val="Heading1Char"/>
    <w:uiPriority w:val="9"/>
    <w:qFormat/>
    <w:rsid w:val="001137BA"/>
    <w:pPr>
      <w:keepNext/>
      <w:keepLines/>
      <w:spacing w:after="0"/>
      <w:ind w:right="5"/>
      <w:jc w:val="center"/>
      <w:outlineLvl w:val="0"/>
    </w:pPr>
    <w:rPr>
      <w:rFonts w:ascii="Times New Roman" w:eastAsia="Times New Roman" w:hAnsi="Times New Roman" w:cs="Times New Roman"/>
      <w:color w:val="333333"/>
      <w:sz w:val="34"/>
      <w:lang w:eastAsia="en-IE"/>
    </w:rPr>
  </w:style>
  <w:style w:type="paragraph" w:styleId="Heading2">
    <w:name w:val="heading 2"/>
    <w:basedOn w:val="Normal"/>
    <w:next w:val="Normal"/>
    <w:link w:val="Heading2Char"/>
    <w:uiPriority w:val="9"/>
    <w:unhideWhenUsed/>
    <w:qFormat/>
    <w:rsid w:val="00A70C6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7BA"/>
    <w:rPr>
      <w:rFonts w:ascii="Times New Roman" w:eastAsia="Times New Roman" w:hAnsi="Times New Roman" w:cs="Times New Roman"/>
      <w:color w:val="333333"/>
      <w:sz w:val="34"/>
      <w:lang w:eastAsia="en-IE"/>
    </w:rPr>
  </w:style>
  <w:style w:type="paragraph" w:styleId="ListParagraph">
    <w:name w:val="List Paragraph"/>
    <w:basedOn w:val="Normal"/>
    <w:uiPriority w:val="34"/>
    <w:qFormat/>
    <w:rsid w:val="000F7DCA"/>
    <w:pPr>
      <w:ind w:left="720"/>
      <w:contextualSpacing/>
    </w:pPr>
  </w:style>
  <w:style w:type="table" w:styleId="TableGrid">
    <w:name w:val="Table Grid"/>
    <w:basedOn w:val="TableNormal"/>
    <w:uiPriority w:val="39"/>
    <w:rsid w:val="004C38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96D79"/>
    <w:rPr>
      <w:color w:val="0563C1" w:themeColor="hyperlink"/>
      <w:u w:val="single"/>
    </w:rPr>
  </w:style>
  <w:style w:type="character" w:styleId="UnresolvedMention">
    <w:name w:val="Unresolved Mention"/>
    <w:basedOn w:val="DefaultParagraphFont"/>
    <w:uiPriority w:val="99"/>
    <w:semiHidden/>
    <w:unhideWhenUsed/>
    <w:rsid w:val="00896D79"/>
    <w:rPr>
      <w:color w:val="605E5C"/>
      <w:shd w:val="clear" w:color="auto" w:fill="E1DFDD"/>
    </w:rPr>
  </w:style>
  <w:style w:type="paragraph" w:styleId="Caption">
    <w:name w:val="caption"/>
    <w:basedOn w:val="Normal"/>
    <w:next w:val="Normal"/>
    <w:uiPriority w:val="35"/>
    <w:unhideWhenUsed/>
    <w:qFormat/>
    <w:rsid w:val="009910BE"/>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F669B7"/>
    <w:pPr>
      <w:spacing w:after="240" w:line="240" w:lineRule="auto"/>
    </w:pPr>
  </w:style>
  <w:style w:type="paragraph" w:styleId="Footer">
    <w:name w:val="footer"/>
    <w:basedOn w:val="Normal"/>
    <w:link w:val="FooterChar"/>
    <w:uiPriority w:val="99"/>
    <w:unhideWhenUsed/>
    <w:rsid w:val="00101B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1B64"/>
    <w:rPr>
      <w:rFonts w:ascii="Calibri" w:eastAsia="Calibri" w:hAnsi="Calibri" w:cs="Calibri"/>
      <w:color w:val="000000"/>
      <w:lang w:eastAsia="en-IE"/>
    </w:rPr>
  </w:style>
  <w:style w:type="character" w:styleId="Strong">
    <w:name w:val="Strong"/>
    <w:basedOn w:val="DefaultParagraphFont"/>
    <w:uiPriority w:val="22"/>
    <w:qFormat/>
    <w:rsid w:val="00D204AE"/>
    <w:rPr>
      <w:b/>
      <w:bCs/>
    </w:rPr>
  </w:style>
  <w:style w:type="character" w:customStyle="1" w:styleId="Heading2Char">
    <w:name w:val="Heading 2 Char"/>
    <w:basedOn w:val="DefaultParagraphFont"/>
    <w:link w:val="Heading2"/>
    <w:uiPriority w:val="9"/>
    <w:rsid w:val="00A70C63"/>
    <w:rPr>
      <w:rFonts w:asciiTheme="majorHAnsi" w:eastAsiaTheme="majorEastAsia" w:hAnsiTheme="majorHAnsi" w:cstheme="majorBidi"/>
      <w:color w:val="2F5496" w:themeColor="accent1" w:themeShade="BF"/>
      <w:sz w:val="26"/>
      <w:szCs w:val="26"/>
      <w:lang w:eastAsia="en-IE"/>
    </w:rPr>
  </w:style>
  <w:style w:type="paragraph" w:styleId="Revision">
    <w:name w:val="Revision"/>
    <w:hidden/>
    <w:uiPriority w:val="99"/>
    <w:semiHidden/>
    <w:rsid w:val="00D6195D"/>
    <w:pPr>
      <w:spacing w:after="0" w:line="240" w:lineRule="auto"/>
    </w:pPr>
    <w:rPr>
      <w:rFonts w:ascii="Calibri" w:eastAsia="Calibri" w:hAnsi="Calibri" w:cs="Calibri"/>
      <w:color w:val="000000"/>
      <w:lang w:eastAsia="en-IE"/>
    </w:rPr>
  </w:style>
  <w:style w:type="paragraph" w:styleId="NoSpacing">
    <w:name w:val="No Spacing"/>
    <w:uiPriority w:val="1"/>
    <w:qFormat/>
    <w:rsid w:val="00D420CB"/>
    <w:pPr>
      <w:spacing w:after="0" w:line="240" w:lineRule="auto"/>
    </w:pPr>
    <w:rPr>
      <w:rFonts w:ascii="Calibri" w:eastAsia="Calibri" w:hAnsi="Calibri" w:cs="Calibri"/>
      <w:color w:val="000000"/>
      <w:lang w:eastAsia="en-IE"/>
    </w:rPr>
  </w:style>
  <w:style w:type="paragraph" w:styleId="Header">
    <w:name w:val="header"/>
    <w:basedOn w:val="Normal"/>
    <w:link w:val="HeaderChar"/>
    <w:uiPriority w:val="99"/>
    <w:semiHidden/>
    <w:unhideWhenUsed/>
    <w:rsid w:val="008E287D"/>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8E287D"/>
    <w:rPr>
      <w:rFonts w:ascii="Calibri" w:eastAsia="Calibri" w:hAnsi="Calibri" w:cs="Calibri"/>
      <w:color w:val="000000"/>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51541">
      <w:bodyDiv w:val="1"/>
      <w:marLeft w:val="0"/>
      <w:marRight w:val="0"/>
      <w:marTop w:val="0"/>
      <w:marBottom w:val="0"/>
      <w:divBdr>
        <w:top w:val="none" w:sz="0" w:space="0" w:color="auto"/>
        <w:left w:val="none" w:sz="0" w:space="0" w:color="auto"/>
        <w:bottom w:val="none" w:sz="0" w:space="0" w:color="auto"/>
        <w:right w:val="none" w:sz="0" w:space="0" w:color="auto"/>
      </w:divBdr>
      <w:divsChild>
        <w:div w:id="2081636457">
          <w:marLeft w:val="547"/>
          <w:marRight w:val="0"/>
          <w:marTop w:val="0"/>
          <w:marBottom w:val="0"/>
          <w:divBdr>
            <w:top w:val="none" w:sz="0" w:space="0" w:color="auto"/>
            <w:left w:val="none" w:sz="0" w:space="0" w:color="auto"/>
            <w:bottom w:val="none" w:sz="0" w:space="0" w:color="auto"/>
            <w:right w:val="none" w:sz="0" w:space="0" w:color="auto"/>
          </w:divBdr>
        </w:div>
      </w:divsChild>
    </w:div>
    <w:div w:id="288170203">
      <w:bodyDiv w:val="1"/>
      <w:marLeft w:val="0"/>
      <w:marRight w:val="0"/>
      <w:marTop w:val="0"/>
      <w:marBottom w:val="0"/>
      <w:divBdr>
        <w:top w:val="none" w:sz="0" w:space="0" w:color="auto"/>
        <w:left w:val="none" w:sz="0" w:space="0" w:color="auto"/>
        <w:bottom w:val="none" w:sz="0" w:space="0" w:color="auto"/>
        <w:right w:val="none" w:sz="0" w:space="0" w:color="auto"/>
      </w:divBdr>
      <w:divsChild>
        <w:div w:id="1854607018">
          <w:marLeft w:val="547"/>
          <w:marRight w:val="0"/>
          <w:marTop w:val="0"/>
          <w:marBottom w:val="0"/>
          <w:divBdr>
            <w:top w:val="none" w:sz="0" w:space="0" w:color="auto"/>
            <w:left w:val="none" w:sz="0" w:space="0" w:color="auto"/>
            <w:bottom w:val="none" w:sz="0" w:space="0" w:color="auto"/>
            <w:right w:val="none" w:sz="0" w:space="0" w:color="auto"/>
          </w:divBdr>
        </w:div>
      </w:divsChild>
    </w:div>
    <w:div w:id="327174982">
      <w:bodyDiv w:val="1"/>
      <w:marLeft w:val="0"/>
      <w:marRight w:val="0"/>
      <w:marTop w:val="0"/>
      <w:marBottom w:val="0"/>
      <w:divBdr>
        <w:top w:val="none" w:sz="0" w:space="0" w:color="auto"/>
        <w:left w:val="none" w:sz="0" w:space="0" w:color="auto"/>
        <w:bottom w:val="none" w:sz="0" w:space="0" w:color="auto"/>
        <w:right w:val="none" w:sz="0" w:space="0" w:color="auto"/>
      </w:divBdr>
      <w:divsChild>
        <w:div w:id="859439641">
          <w:marLeft w:val="547"/>
          <w:marRight w:val="0"/>
          <w:marTop w:val="0"/>
          <w:marBottom w:val="0"/>
          <w:divBdr>
            <w:top w:val="none" w:sz="0" w:space="0" w:color="auto"/>
            <w:left w:val="none" w:sz="0" w:space="0" w:color="auto"/>
            <w:bottom w:val="none" w:sz="0" w:space="0" w:color="auto"/>
            <w:right w:val="none" w:sz="0" w:space="0" w:color="auto"/>
          </w:divBdr>
        </w:div>
      </w:divsChild>
    </w:div>
    <w:div w:id="345442045">
      <w:bodyDiv w:val="1"/>
      <w:marLeft w:val="0"/>
      <w:marRight w:val="0"/>
      <w:marTop w:val="0"/>
      <w:marBottom w:val="0"/>
      <w:divBdr>
        <w:top w:val="none" w:sz="0" w:space="0" w:color="auto"/>
        <w:left w:val="none" w:sz="0" w:space="0" w:color="auto"/>
        <w:bottom w:val="none" w:sz="0" w:space="0" w:color="auto"/>
        <w:right w:val="none" w:sz="0" w:space="0" w:color="auto"/>
      </w:divBdr>
      <w:divsChild>
        <w:div w:id="1440107423">
          <w:marLeft w:val="749"/>
          <w:marRight w:val="0"/>
          <w:marTop w:val="100"/>
          <w:marBottom w:val="0"/>
          <w:divBdr>
            <w:top w:val="none" w:sz="0" w:space="0" w:color="auto"/>
            <w:left w:val="none" w:sz="0" w:space="0" w:color="auto"/>
            <w:bottom w:val="none" w:sz="0" w:space="0" w:color="auto"/>
            <w:right w:val="none" w:sz="0" w:space="0" w:color="auto"/>
          </w:divBdr>
        </w:div>
        <w:div w:id="875001810">
          <w:marLeft w:val="749"/>
          <w:marRight w:val="0"/>
          <w:marTop w:val="100"/>
          <w:marBottom w:val="0"/>
          <w:divBdr>
            <w:top w:val="none" w:sz="0" w:space="0" w:color="auto"/>
            <w:left w:val="none" w:sz="0" w:space="0" w:color="auto"/>
            <w:bottom w:val="none" w:sz="0" w:space="0" w:color="auto"/>
            <w:right w:val="none" w:sz="0" w:space="0" w:color="auto"/>
          </w:divBdr>
        </w:div>
        <w:div w:id="715619080">
          <w:marLeft w:val="749"/>
          <w:marRight w:val="0"/>
          <w:marTop w:val="100"/>
          <w:marBottom w:val="0"/>
          <w:divBdr>
            <w:top w:val="none" w:sz="0" w:space="0" w:color="auto"/>
            <w:left w:val="none" w:sz="0" w:space="0" w:color="auto"/>
            <w:bottom w:val="none" w:sz="0" w:space="0" w:color="auto"/>
            <w:right w:val="none" w:sz="0" w:space="0" w:color="auto"/>
          </w:divBdr>
        </w:div>
      </w:divsChild>
    </w:div>
    <w:div w:id="2135560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diagramColors" Target="diagrams/colors1.xml"/><Relationship Id="rId18" Type="http://schemas.openxmlformats.org/officeDocument/2006/relationships/diagramColors" Target="diagrams/colors2.xml"/><Relationship Id="rId26" Type="http://schemas.microsoft.com/office/2020/10/relationships/intelligence" Target="intelligence2.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diagramLayout" Target="diagrams/layout2.xml"/><Relationship Id="rId20"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diagramData" Target="diagrams/data2.xml"/><Relationship Id="rId23" Type="http://schemas.openxmlformats.org/officeDocument/2006/relationships/footer" Target="footer3.xml"/><Relationship Id="rId10" Type="http://schemas.openxmlformats.org/officeDocument/2006/relationships/diagramData" Target="diagrams/data1.xml"/><Relationship Id="rId19" Type="http://schemas.microsoft.com/office/2007/relationships/diagramDrawing" Target="diagrams/drawing2.xml"/><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diagramDrawing" Target="diagrams/drawing1.xml"/><Relationship Id="rId22" Type="http://schemas.openxmlformats.org/officeDocument/2006/relationships/footer" Target="footer2.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457EAFB-F0B2-4AAF-81EB-F83CE334E5E7}" type="doc">
      <dgm:prSet loTypeId="urn:microsoft.com/office/officeart/2005/8/layout/hList1" loCatId="list" qsTypeId="urn:microsoft.com/office/officeart/2005/8/quickstyle/simple1" qsCatId="simple" csTypeId="urn:microsoft.com/office/officeart/2005/8/colors/accent1_2" csCatId="accent1" phldr="1"/>
      <dgm:spPr/>
      <dgm:t>
        <a:bodyPr/>
        <a:lstStyle/>
        <a:p>
          <a:endParaRPr lang="en-IE"/>
        </a:p>
      </dgm:t>
    </dgm:pt>
    <dgm:pt modelId="{D247A61E-92A4-45A6-A37B-874DC07B89BD}">
      <dgm:prSet phldrT="[Text]"/>
      <dgm:spPr/>
      <dgm:t>
        <a:bodyPr/>
        <a:lstStyle/>
        <a:p>
          <a:r>
            <a:rPr lang="en-IE"/>
            <a:t>Basic Libraries for data analysis</a:t>
          </a:r>
        </a:p>
      </dgm:t>
    </dgm:pt>
    <dgm:pt modelId="{E0C7470F-C379-4872-802F-A9F82C3D2A03}" type="parTrans" cxnId="{6808CC74-2574-4FDE-A89E-945E52EB5101}">
      <dgm:prSet/>
      <dgm:spPr/>
      <dgm:t>
        <a:bodyPr/>
        <a:lstStyle/>
        <a:p>
          <a:endParaRPr lang="en-IE"/>
        </a:p>
      </dgm:t>
    </dgm:pt>
    <dgm:pt modelId="{C1D59BF5-8A44-43B5-8AFE-68318CCFBDB0}" type="sibTrans" cxnId="{6808CC74-2574-4FDE-A89E-945E52EB5101}">
      <dgm:prSet/>
      <dgm:spPr/>
      <dgm:t>
        <a:bodyPr/>
        <a:lstStyle/>
        <a:p>
          <a:endParaRPr lang="en-IE"/>
        </a:p>
      </dgm:t>
    </dgm:pt>
    <dgm:pt modelId="{DD14B14D-58CE-47CD-9C4D-7155454F7DCB}">
      <dgm:prSet phldrT="[Text]"/>
      <dgm:spPr/>
      <dgm:t>
        <a:bodyPr/>
        <a:lstStyle/>
        <a:p>
          <a:r>
            <a:rPr lang="en-IE"/>
            <a:t>Pandas</a:t>
          </a:r>
        </a:p>
      </dgm:t>
    </dgm:pt>
    <dgm:pt modelId="{A397B728-1A81-47ED-9448-BB7CDA12A284}" type="parTrans" cxnId="{4DC8EE29-E27D-4ECD-97C9-18B445326DB0}">
      <dgm:prSet/>
      <dgm:spPr/>
      <dgm:t>
        <a:bodyPr/>
        <a:lstStyle/>
        <a:p>
          <a:endParaRPr lang="en-IE"/>
        </a:p>
      </dgm:t>
    </dgm:pt>
    <dgm:pt modelId="{C6FE12C7-08C8-4FE2-9D43-9962719ED9BE}" type="sibTrans" cxnId="{4DC8EE29-E27D-4ECD-97C9-18B445326DB0}">
      <dgm:prSet/>
      <dgm:spPr/>
      <dgm:t>
        <a:bodyPr/>
        <a:lstStyle/>
        <a:p>
          <a:endParaRPr lang="en-IE"/>
        </a:p>
      </dgm:t>
    </dgm:pt>
    <dgm:pt modelId="{5288D96C-5AB8-4EAE-B864-958DB9191540}">
      <dgm:prSet phldrT="[Text]"/>
      <dgm:spPr/>
      <dgm:t>
        <a:bodyPr/>
        <a:lstStyle/>
        <a:p>
          <a:r>
            <a:rPr lang="en-IE"/>
            <a:t>NumPy</a:t>
          </a:r>
        </a:p>
      </dgm:t>
    </dgm:pt>
    <dgm:pt modelId="{52E953FA-4DA4-4288-B29B-426C802A109D}" type="parTrans" cxnId="{D8CC8803-4150-49A7-8333-C14D45C83669}">
      <dgm:prSet/>
      <dgm:spPr/>
      <dgm:t>
        <a:bodyPr/>
        <a:lstStyle/>
        <a:p>
          <a:endParaRPr lang="en-IE"/>
        </a:p>
      </dgm:t>
    </dgm:pt>
    <dgm:pt modelId="{8801F0CF-1B05-4893-A937-3EA41C8C34F1}" type="sibTrans" cxnId="{D8CC8803-4150-49A7-8333-C14D45C83669}">
      <dgm:prSet/>
      <dgm:spPr/>
      <dgm:t>
        <a:bodyPr/>
        <a:lstStyle/>
        <a:p>
          <a:endParaRPr lang="en-IE"/>
        </a:p>
      </dgm:t>
    </dgm:pt>
    <dgm:pt modelId="{FF64DEFC-FF52-410D-9917-EE000B708906}">
      <dgm:prSet phldrT="[Text]"/>
      <dgm:spPr/>
      <dgm:t>
        <a:bodyPr/>
        <a:lstStyle/>
        <a:p>
          <a:r>
            <a:rPr lang="en-IE"/>
            <a:t>Data Visualisations</a:t>
          </a:r>
        </a:p>
      </dgm:t>
    </dgm:pt>
    <dgm:pt modelId="{B96A42CF-9CEA-44C6-92A4-21168DA86DD4}" type="parTrans" cxnId="{FEA6605C-C3DA-4C62-907E-F350AD7C2773}">
      <dgm:prSet/>
      <dgm:spPr/>
      <dgm:t>
        <a:bodyPr/>
        <a:lstStyle/>
        <a:p>
          <a:endParaRPr lang="en-IE"/>
        </a:p>
      </dgm:t>
    </dgm:pt>
    <dgm:pt modelId="{B2857D25-7E3B-4448-B632-A15BDECC78BF}" type="sibTrans" cxnId="{FEA6605C-C3DA-4C62-907E-F350AD7C2773}">
      <dgm:prSet/>
      <dgm:spPr/>
      <dgm:t>
        <a:bodyPr/>
        <a:lstStyle/>
        <a:p>
          <a:endParaRPr lang="en-IE"/>
        </a:p>
      </dgm:t>
    </dgm:pt>
    <dgm:pt modelId="{4B34B037-F059-4DD7-864B-CB11F0176FEC}">
      <dgm:prSet phldrT="[Text]"/>
      <dgm:spPr/>
      <dgm:t>
        <a:bodyPr/>
        <a:lstStyle/>
        <a:p>
          <a:r>
            <a:rPr lang="en-IE"/>
            <a:t>Matplotlib</a:t>
          </a:r>
        </a:p>
      </dgm:t>
    </dgm:pt>
    <dgm:pt modelId="{613FD77E-B5F8-4A45-B937-779F36852723}" type="parTrans" cxnId="{F660D692-D27D-43BA-82C4-08919E7F57DC}">
      <dgm:prSet/>
      <dgm:spPr/>
      <dgm:t>
        <a:bodyPr/>
        <a:lstStyle/>
        <a:p>
          <a:endParaRPr lang="en-IE"/>
        </a:p>
      </dgm:t>
    </dgm:pt>
    <dgm:pt modelId="{C74E3860-9CBD-4E8C-8832-7C992FE4D1E9}" type="sibTrans" cxnId="{F660D692-D27D-43BA-82C4-08919E7F57DC}">
      <dgm:prSet/>
      <dgm:spPr/>
      <dgm:t>
        <a:bodyPr/>
        <a:lstStyle/>
        <a:p>
          <a:endParaRPr lang="en-IE"/>
        </a:p>
      </dgm:t>
    </dgm:pt>
    <dgm:pt modelId="{FB47DAB1-D8A9-49AD-8B8C-DBC8B0635C36}">
      <dgm:prSet phldrT="[Text]"/>
      <dgm:spPr/>
      <dgm:t>
        <a:bodyPr/>
        <a:lstStyle/>
        <a:p>
          <a:r>
            <a:rPr lang="en-IE"/>
            <a:t>seaborn</a:t>
          </a:r>
        </a:p>
      </dgm:t>
    </dgm:pt>
    <dgm:pt modelId="{552B43CE-D049-468E-8D82-FBCE7E7CA143}" type="parTrans" cxnId="{24529804-EA58-44B6-A481-5E724C712846}">
      <dgm:prSet/>
      <dgm:spPr/>
      <dgm:t>
        <a:bodyPr/>
        <a:lstStyle/>
        <a:p>
          <a:endParaRPr lang="en-IE"/>
        </a:p>
      </dgm:t>
    </dgm:pt>
    <dgm:pt modelId="{9E31D090-D9F8-4748-9EF4-871C5925172F}" type="sibTrans" cxnId="{24529804-EA58-44B6-A481-5E724C712846}">
      <dgm:prSet/>
      <dgm:spPr/>
      <dgm:t>
        <a:bodyPr/>
        <a:lstStyle/>
        <a:p>
          <a:endParaRPr lang="en-IE"/>
        </a:p>
      </dgm:t>
    </dgm:pt>
    <dgm:pt modelId="{1B58962C-D06B-4C6F-83B9-3DFE9923944B}">
      <dgm:prSet phldrT="[Text]"/>
      <dgm:spPr/>
      <dgm:t>
        <a:bodyPr/>
        <a:lstStyle/>
        <a:p>
          <a:r>
            <a:rPr lang="en-IE"/>
            <a:t>Machine Learning</a:t>
          </a:r>
        </a:p>
      </dgm:t>
    </dgm:pt>
    <dgm:pt modelId="{30741D67-734C-4B4F-84CB-8F627C2536CC}" type="parTrans" cxnId="{136F0A2A-A812-45F1-A25D-A718176FC8B6}">
      <dgm:prSet/>
      <dgm:spPr/>
      <dgm:t>
        <a:bodyPr/>
        <a:lstStyle/>
        <a:p>
          <a:endParaRPr lang="en-IE"/>
        </a:p>
      </dgm:t>
    </dgm:pt>
    <dgm:pt modelId="{07939115-E68C-4536-9717-D3BDBE0C7094}" type="sibTrans" cxnId="{136F0A2A-A812-45F1-A25D-A718176FC8B6}">
      <dgm:prSet/>
      <dgm:spPr/>
      <dgm:t>
        <a:bodyPr/>
        <a:lstStyle/>
        <a:p>
          <a:endParaRPr lang="en-IE"/>
        </a:p>
      </dgm:t>
    </dgm:pt>
    <dgm:pt modelId="{D51E8262-F3C6-4EF7-ABC6-0BAA6A063CA7}">
      <dgm:prSet phldrT="[Text]"/>
      <dgm:spPr/>
      <dgm:t>
        <a:bodyPr/>
        <a:lstStyle/>
        <a:p>
          <a:r>
            <a:rPr lang="en-IE"/>
            <a:t>SciPy</a:t>
          </a:r>
        </a:p>
      </dgm:t>
    </dgm:pt>
    <dgm:pt modelId="{8433CC32-1262-4FFC-866E-D9101C22806C}" type="parTrans" cxnId="{842DE3F6-2E88-4F75-876D-75C0593C778B}">
      <dgm:prSet/>
      <dgm:spPr/>
      <dgm:t>
        <a:bodyPr/>
        <a:lstStyle/>
        <a:p>
          <a:endParaRPr lang="en-IE"/>
        </a:p>
      </dgm:t>
    </dgm:pt>
    <dgm:pt modelId="{DAD9EA5F-ADB4-4351-9393-25EABB762B14}" type="sibTrans" cxnId="{842DE3F6-2E88-4F75-876D-75C0593C778B}">
      <dgm:prSet/>
      <dgm:spPr/>
      <dgm:t>
        <a:bodyPr/>
        <a:lstStyle/>
        <a:p>
          <a:endParaRPr lang="en-IE"/>
        </a:p>
      </dgm:t>
    </dgm:pt>
    <dgm:pt modelId="{09132E5E-3080-4937-8DAB-DF1F43BDB5C3}">
      <dgm:prSet phldrT="[Text]"/>
      <dgm:spPr/>
      <dgm:t>
        <a:bodyPr/>
        <a:lstStyle/>
        <a:p>
          <a:r>
            <a:rPr lang="en-IE"/>
            <a:t>sci-kit learn</a:t>
          </a:r>
        </a:p>
      </dgm:t>
    </dgm:pt>
    <dgm:pt modelId="{76A35A64-7065-43DC-BB5A-060EE3247EE3}" type="parTrans" cxnId="{5E4B717F-1F41-4C39-B564-85FC2CEF689D}">
      <dgm:prSet/>
      <dgm:spPr/>
      <dgm:t>
        <a:bodyPr/>
        <a:lstStyle/>
        <a:p>
          <a:endParaRPr lang="en-IE"/>
        </a:p>
      </dgm:t>
    </dgm:pt>
    <dgm:pt modelId="{A0014153-7B08-4C56-8B46-3CECE2C6CB44}" type="sibTrans" cxnId="{5E4B717F-1F41-4C39-B564-85FC2CEF689D}">
      <dgm:prSet/>
      <dgm:spPr/>
      <dgm:t>
        <a:bodyPr/>
        <a:lstStyle/>
        <a:p>
          <a:endParaRPr lang="en-IE"/>
        </a:p>
      </dgm:t>
    </dgm:pt>
    <dgm:pt modelId="{1F5D6349-D3E1-41F2-87B9-6B6CF201757A}" type="pres">
      <dgm:prSet presAssocID="{1457EAFB-F0B2-4AAF-81EB-F83CE334E5E7}" presName="Name0" presStyleCnt="0">
        <dgm:presLayoutVars>
          <dgm:dir/>
          <dgm:animLvl val="lvl"/>
          <dgm:resizeHandles val="exact"/>
        </dgm:presLayoutVars>
      </dgm:prSet>
      <dgm:spPr/>
    </dgm:pt>
    <dgm:pt modelId="{D468941D-FA51-463E-8B2D-D7EAC2B30229}" type="pres">
      <dgm:prSet presAssocID="{D247A61E-92A4-45A6-A37B-874DC07B89BD}" presName="composite" presStyleCnt="0"/>
      <dgm:spPr/>
    </dgm:pt>
    <dgm:pt modelId="{6F1D301B-EFF7-4978-B74B-9CDB1C4C2584}" type="pres">
      <dgm:prSet presAssocID="{D247A61E-92A4-45A6-A37B-874DC07B89BD}" presName="parTx" presStyleLbl="alignNode1" presStyleIdx="0" presStyleCnt="3">
        <dgm:presLayoutVars>
          <dgm:chMax val="0"/>
          <dgm:chPref val="0"/>
          <dgm:bulletEnabled val="1"/>
        </dgm:presLayoutVars>
      </dgm:prSet>
      <dgm:spPr/>
    </dgm:pt>
    <dgm:pt modelId="{C15A8A74-4656-439E-8C63-297B635A19A7}" type="pres">
      <dgm:prSet presAssocID="{D247A61E-92A4-45A6-A37B-874DC07B89BD}" presName="desTx" presStyleLbl="alignAccFollowNode1" presStyleIdx="0" presStyleCnt="3">
        <dgm:presLayoutVars>
          <dgm:bulletEnabled val="1"/>
        </dgm:presLayoutVars>
      </dgm:prSet>
      <dgm:spPr/>
    </dgm:pt>
    <dgm:pt modelId="{C7E82E19-0585-4E80-A3F2-402EF920B814}" type="pres">
      <dgm:prSet presAssocID="{C1D59BF5-8A44-43B5-8AFE-68318CCFBDB0}" presName="space" presStyleCnt="0"/>
      <dgm:spPr/>
    </dgm:pt>
    <dgm:pt modelId="{5578DF78-86F4-48DB-B68D-A5392A8FE5FE}" type="pres">
      <dgm:prSet presAssocID="{FF64DEFC-FF52-410D-9917-EE000B708906}" presName="composite" presStyleCnt="0"/>
      <dgm:spPr/>
    </dgm:pt>
    <dgm:pt modelId="{59551D68-98D2-434D-B160-DAFF8BD8F660}" type="pres">
      <dgm:prSet presAssocID="{FF64DEFC-FF52-410D-9917-EE000B708906}" presName="parTx" presStyleLbl="alignNode1" presStyleIdx="1" presStyleCnt="3">
        <dgm:presLayoutVars>
          <dgm:chMax val="0"/>
          <dgm:chPref val="0"/>
          <dgm:bulletEnabled val="1"/>
        </dgm:presLayoutVars>
      </dgm:prSet>
      <dgm:spPr/>
    </dgm:pt>
    <dgm:pt modelId="{DC4F159C-6FAA-4F23-A3BD-FC6264A399B3}" type="pres">
      <dgm:prSet presAssocID="{FF64DEFC-FF52-410D-9917-EE000B708906}" presName="desTx" presStyleLbl="alignAccFollowNode1" presStyleIdx="1" presStyleCnt="3">
        <dgm:presLayoutVars>
          <dgm:bulletEnabled val="1"/>
        </dgm:presLayoutVars>
      </dgm:prSet>
      <dgm:spPr/>
    </dgm:pt>
    <dgm:pt modelId="{76A37D9F-0F31-44A5-ACB9-665F11DCC6F4}" type="pres">
      <dgm:prSet presAssocID="{B2857D25-7E3B-4448-B632-A15BDECC78BF}" presName="space" presStyleCnt="0"/>
      <dgm:spPr/>
    </dgm:pt>
    <dgm:pt modelId="{4CF47E3B-5E34-4EA3-AF01-D0AF5A080B4D}" type="pres">
      <dgm:prSet presAssocID="{1B58962C-D06B-4C6F-83B9-3DFE9923944B}" presName="composite" presStyleCnt="0"/>
      <dgm:spPr/>
    </dgm:pt>
    <dgm:pt modelId="{81F87AC5-8A80-42C3-8390-4ACAA1F363F2}" type="pres">
      <dgm:prSet presAssocID="{1B58962C-D06B-4C6F-83B9-3DFE9923944B}" presName="parTx" presStyleLbl="alignNode1" presStyleIdx="2" presStyleCnt="3">
        <dgm:presLayoutVars>
          <dgm:chMax val="0"/>
          <dgm:chPref val="0"/>
          <dgm:bulletEnabled val="1"/>
        </dgm:presLayoutVars>
      </dgm:prSet>
      <dgm:spPr/>
    </dgm:pt>
    <dgm:pt modelId="{4B04DC99-8E6F-4404-AABD-B75DF2C5149E}" type="pres">
      <dgm:prSet presAssocID="{1B58962C-D06B-4C6F-83B9-3DFE9923944B}" presName="desTx" presStyleLbl="alignAccFollowNode1" presStyleIdx="2" presStyleCnt="3">
        <dgm:presLayoutVars>
          <dgm:bulletEnabled val="1"/>
        </dgm:presLayoutVars>
      </dgm:prSet>
      <dgm:spPr/>
    </dgm:pt>
  </dgm:ptLst>
  <dgm:cxnLst>
    <dgm:cxn modelId="{D8CC8803-4150-49A7-8333-C14D45C83669}" srcId="{D247A61E-92A4-45A6-A37B-874DC07B89BD}" destId="{5288D96C-5AB8-4EAE-B864-958DB9191540}" srcOrd="1" destOrd="0" parTransId="{52E953FA-4DA4-4288-B29B-426C802A109D}" sibTransId="{8801F0CF-1B05-4893-A937-3EA41C8C34F1}"/>
    <dgm:cxn modelId="{24529804-EA58-44B6-A481-5E724C712846}" srcId="{FF64DEFC-FF52-410D-9917-EE000B708906}" destId="{FB47DAB1-D8A9-49AD-8B8C-DBC8B0635C36}" srcOrd="1" destOrd="0" parTransId="{552B43CE-D049-468E-8D82-FBCE7E7CA143}" sibTransId="{9E31D090-D9F8-4748-9EF4-871C5925172F}"/>
    <dgm:cxn modelId="{F832B80C-0D76-449C-8F9D-2E1EC29BDB9A}" type="presOf" srcId="{5288D96C-5AB8-4EAE-B864-958DB9191540}" destId="{C15A8A74-4656-439E-8C63-297B635A19A7}" srcOrd="0" destOrd="1" presId="urn:microsoft.com/office/officeart/2005/8/layout/hList1"/>
    <dgm:cxn modelId="{27EF9217-AB86-4046-8ED5-BE65644E208D}" type="presOf" srcId="{D247A61E-92A4-45A6-A37B-874DC07B89BD}" destId="{6F1D301B-EFF7-4978-B74B-9CDB1C4C2584}" srcOrd="0" destOrd="0" presId="urn:microsoft.com/office/officeart/2005/8/layout/hList1"/>
    <dgm:cxn modelId="{BEABE426-1F01-4F5B-BD09-ED0271CC4268}" type="presOf" srcId="{DD14B14D-58CE-47CD-9C4D-7155454F7DCB}" destId="{C15A8A74-4656-439E-8C63-297B635A19A7}" srcOrd="0" destOrd="0" presId="urn:microsoft.com/office/officeart/2005/8/layout/hList1"/>
    <dgm:cxn modelId="{4DC8EE29-E27D-4ECD-97C9-18B445326DB0}" srcId="{D247A61E-92A4-45A6-A37B-874DC07B89BD}" destId="{DD14B14D-58CE-47CD-9C4D-7155454F7DCB}" srcOrd="0" destOrd="0" parTransId="{A397B728-1A81-47ED-9448-BB7CDA12A284}" sibTransId="{C6FE12C7-08C8-4FE2-9D43-9962719ED9BE}"/>
    <dgm:cxn modelId="{136F0A2A-A812-45F1-A25D-A718176FC8B6}" srcId="{1457EAFB-F0B2-4AAF-81EB-F83CE334E5E7}" destId="{1B58962C-D06B-4C6F-83B9-3DFE9923944B}" srcOrd="2" destOrd="0" parTransId="{30741D67-734C-4B4F-84CB-8F627C2536CC}" sibTransId="{07939115-E68C-4536-9717-D3BDBE0C7094}"/>
    <dgm:cxn modelId="{FEA6605C-C3DA-4C62-907E-F350AD7C2773}" srcId="{1457EAFB-F0B2-4AAF-81EB-F83CE334E5E7}" destId="{FF64DEFC-FF52-410D-9917-EE000B708906}" srcOrd="1" destOrd="0" parTransId="{B96A42CF-9CEA-44C6-92A4-21168DA86DD4}" sibTransId="{B2857D25-7E3B-4448-B632-A15BDECC78BF}"/>
    <dgm:cxn modelId="{6240E453-A423-4F37-9826-0400FFD290BB}" type="presOf" srcId="{FB47DAB1-D8A9-49AD-8B8C-DBC8B0635C36}" destId="{DC4F159C-6FAA-4F23-A3BD-FC6264A399B3}" srcOrd="0" destOrd="1" presId="urn:microsoft.com/office/officeart/2005/8/layout/hList1"/>
    <dgm:cxn modelId="{6808CC74-2574-4FDE-A89E-945E52EB5101}" srcId="{1457EAFB-F0B2-4AAF-81EB-F83CE334E5E7}" destId="{D247A61E-92A4-45A6-A37B-874DC07B89BD}" srcOrd="0" destOrd="0" parTransId="{E0C7470F-C379-4872-802F-A9F82C3D2A03}" sibTransId="{C1D59BF5-8A44-43B5-8AFE-68318CCFBDB0}"/>
    <dgm:cxn modelId="{5E4B717F-1F41-4C39-B564-85FC2CEF689D}" srcId="{1B58962C-D06B-4C6F-83B9-3DFE9923944B}" destId="{09132E5E-3080-4937-8DAB-DF1F43BDB5C3}" srcOrd="0" destOrd="0" parTransId="{76A35A64-7065-43DC-BB5A-060EE3247EE3}" sibTransId="{A0014153-7B08-4C56-8B46-3CECE2C6CB44}"/>
    <dgm:cxn modelId="{F660D692-D27D-43BA-82C4-08919E7F57DC}" srcId="{FF64DEFC-FF52-410D-9917-EE000B708906}" destId="{4B34B037-F059-4DD7-864B-CB11F0176FEC}" srcOrd="0" destOrd="0" parTransId="{613FD77E-B5F8-4A45-B937-779F36852723}" sibTransId="{C74E3860-9CBD-4E8C-8832-7C992FE4D1E9}"/>
    <dgm:cxn modelId="{EB92C0A8-0D63-4B82-9B53-EE170C61EA60}" type="presOf" srcId="{D51E8262-F3C6-4EF7-ABC6-0BAA6A063CA7}" destId="{C15A8A74-4656-439E-8C63-297B635A19A7}" srcOrd="0" destOrd="2" presId="urn:microsoft.com/office/officeart/2005/8/layout/hList1"/>
    <dgm:cxn modelId="{418997C3-B318-4CEF-92E8-5ECB6561C198}" type="presOf" srcId="{4B34B037-F059-4DD7-864B-CB11F0176FEC}" destId="{DC4F159C-6FAA-4F23-A3BD-FC6264A399B3}" srcOrd="0" destOrd="0" presId="urn:microsoft.com/office/officeart/2005/8/layout/hList1"/>
    <dgm:cxn modelId="{142BE1CA-7552-46F3-9174-A2B706371794}" type="presOf" srcId="{1457EAFB-F0B2-4AAF-81EB-F83CE334E5E7}" destId="{1F5D6349-D3E1-41F2-87B9-6B6CF201757A}" srcOrd="0" destOrd="0" presId="urn:microsoft.com/office/officeart/2005/8/layout/hList1"/>
    <dgm:cxn modelId="{E37FFEDA-9526-448A-9847-44A5761BA7FD}" type="presOf" srcId="{09132E5E-3080-4937-8DAB-DF1F43BDB5C3}" destId="{4B04DC99-8E6F-4404-AABD-B75DF2C5149E}" srcOrd="0" destOrd="0" presId="urn:microsoft.com/office/officeart/2005/8/layout/hList1"/>
    <dgm:cxn modelId="{F5BC16E3-C9E9-46FB-9476-05930E7B33EC}" type="presOf" srcId="{FF64DEFC-FF52-410D-9917-EE000B708906}" destId="{59551D68-98D2-434D-B160-DAFF8BD8F660}" srcOrd="0" destOrd="0" presId="urn:microsoft.com/office/officeart/2005/8/layout/hList1"/>
    <dgm:cxn modelId="{3B438AEA-93A8-471B-92F2-4E1E57D0B376}" type="presOf" srcId="{1B58962C-D06B-4C6F-83B9-3DFE9923944B}" destId="{81F87AC5-8A80-42C3-8390-4ACAA1F363F2}" srcOrd="0" destOrd="0" presId="urn:microsoft.com/office/officeart/2005/8/layout/hList1"/>
    <dgm:cxn modelId="{842DE3F6-2E88-4F75-876D-75C0593C778B}" srcId="{D247A61E-92A4-45A6-A37B-874DC07B89BD}" destId="{D51E8262-F3C6-4EF7-ABC6-0BAA6A063CA7}" srcOrd="2" destOrd="0" parTransId="{8433CC32-1262-4FFC-866E-D9101C22806C}" sibTransId="{DAD9EA5F-ADB4-4351-9393-25EABB762B14}"/>
    <dgm:cxn modelId="{CF2AFC72-6E94-4E51-B331-BE8A48E9C69E}" type="presParOf" srcId="{1F5D6349-D3E1-41F2-87B9-6B6CF201757A}" destId="{D468941D-FA51-463E-8B2D-D7EAC2B30229}" srcOrd="0" destOrd="0" presId="urn:microsoft.com/office/officeart/2005/8/layout/hList1"/>
    <dgm:cxn modelId="{CD85476B-FDD3-47D3-A339-969960E2AE71}" type="presParOf" srcId="{D468941D-FA51-463E-8B2D-D7EAC2B30229}" destId="{6F1D301B-EFF7-4978-B74B-9CDB1C4C2584}" srcOrd="0" destOrd="0" presId="urn:microsoft.com/office/officeart/2005/8/layout/hList1"/>
    <dgm:cxn modelId="{BF58BCBE-6C7E-4D2F-B860-162DA717F861}" type="presParOf" srcId="{D468941D-FA51-463E-8B2D-D7EAC2B30229}" destId="{C15A8A74-4656-439E-8C63-297B635A19A7}" srcOrd="1" destOrd="0" presId="urn:microsoft.com/office/officeart/2005/8/layout/hList1"/>
    <dgm:cxn modelId="{1B4D7919-217F-4A61-AF53-C06F86C96841}" type="presParOf" srcId="{1F5D6349-D3E1-41F2-87B9-6B6CF201757A}" destId="{C7E82E19-0585-4E80-A3F2-402EF920B814}" srcOrd="1" destOrd="0" presId="urn:microsoft.com/office/officeart/2005/8/layout/hList1"/>
    <dgm:cxn modelId="{9BD29FE5-D70A-4698-9DF5-F033B459E918}" type="presParOf" srcId="{1F5D6349-D3E1-41F2-87B9-6B6CF201757A}" destId="{5578DF78-86F4-48DB-B68D-A5392A8FE5FE}" srcOrd="2" destOrd="0" presId="urn:microsoft.com/office/officeart/2005/8/layout/hList1"/>
    <dgm:cxn modelId="{028CDF8F-6078-4443-8519-043400249D51}" type="presParOf" srcId="{5578DF78-86F4-48DB-B68D-A5392A8FE5FE}" destId="{59551D68-98D2-434D-B160-DAFF8BD8F660}" srcOrd="0" destOrd="0" presId="urn:microsoft.com/office/officeart/2005/8/layout/hList1"/>
    <dgm:cxn modelId="{FD9D7F36-0BA5-49C3-8C7C-392B81E62D09}" type="presParOf" srcId="{5578DF78-86F4-48DB-B68D-A5392A8FE5FE}" destId="{DC4F159C-6FAA-4F23-A3BD-FC6264A399B3}" srcOrd="1" destOrd="0" presId="urn:microsoft.com/office/officeart/2005/8/layout/hList1"/>
    <dgm:cxn modelId="{9CB795D3-49EC-48BC-8870-7AC286A77544}" type="presParOf" srcId="{1F5D6349-D3E1-41F2-87B9-6B6CF201757A}" destId="{76A37D9F-0F31-44A5-ACB9-665F11DCC6F4}" srcOrd="3" destOrd="0" presId="urn:microsoft.com/office/officeart/2005/8/layout/hList1"/>
    <dgm:cxn modelId="{5B5A96E9-AD31-47C4-B153-04F9513EF8CF}" type="presParOf" srcId="{1F5D6349-D3E1-41F2-87B9-6B6CF201757A}" destId="{4CF47E3B-5E34-4EA3-AF01-D0AF5A080B4D}" srcOrd="4" destOrd="0" presId="urn:microsoft.com/office/officeart/2005/8/layout/hList1"/>
    <dgm:cxn modelId="{B8D38BD7-AEBC-4F9B-9321-2F9A59CEE0B9}" type="presParOf" srcId="{4CF47E3B-5E34-4EA3-AF01-D0AF5A080B4D}" destId="{81F87AC5-8A80-42C3-8390-4ACAA1F363F2}" srcOrd="0" destOrd="0" presId="urn:microsoft.com/office/officeart/2005/8/layout/hList1"/>
    <dgm:cxn modelId="{A010D1C1-F402-421C-8CE2-B18E932DC66A}" type="presParOf" srcId="{4CF47E3B-5E34-4EA3-AF01-D0AF5A080B4D}" destId="{4B04DC99-8E6F-4404-AABD-B75DF2C5149E}" srcOrd="1" destOrd="0" presId="urn:microsoft.com/office/officeart/2005/8/layout/hList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EF72311-9EA3-41C4-862A-B1059AD0C28D}" type="doc">
      <dgm:prSet loTypeId="urn:microsoft.com/office/officeart/2005/8/layout/radial5" loCatId="cycle" qsTypeId="urn:microsoft.com/office/officeart/2005/8/quickstyle/simple1" qsCatId="simple" csTypeId="urn:microsoft.com/office/officeart/2005/8/colors/accent1_2" csCatId="accent1" phldr="1"/>
      <dgm:spPr/>
      <dgm:t>
        <a:bodyPr/>
        <a:lstStyle/>
        <a:p>
          <a:endParaRPr lang="en-IE"/>
        </a:p>
      </dgm:t>
    </dgm:pt>
    <dgm:pt modelId="{BB8A5DFA-778B-40E9-8DA1-199083085FBD}">
      <dgm:prSet phldrT="[Text]"/>
      <dgm:spPr/>
      <dgm:t>
        <a:bodyPr/>
        <a:lstStyle/>
        <a:p>
          <a:r>
            <a:rPr lang="en-IE"/>
            <a:t>Overview</a:t>
          </a:r>
        </a:p>
      </dgm:t>
    </dgm:pt>
    <dgm:pt modelId="{5F6E2C0F-1FA2-4169-98A0-24BF2D9908B0}" type="parTrans" cxnId="{2215B75C-DDDB-4595-8D7B-CA0787D34AF2}">
      <dgm:prSet/>
      <dgm:spPr/>
      <dgm:t>
        <a:bodyPr/>
        <a:lstStyle/>
        <a:p>
          <a:endParaRPr lang="en-IE"/>
        </a:p>
      </dgm:t>
    </dgm:pt>
    <dgm:pt modelId="{DE737299-2850-4823-8C04-98F8FF3FCB16}" type="sibTrans" cxnId="{2215B75C-DDDB-4595-8D7B-CA0787D34AF2}">
      <dgm:prSet/>
      <dgm:spPr/>
      <dgm:t>
        <a:bodyPr/>
        <a:lstStyle/>
        <a:p>
          <a:endParaRPr lang="en-IE"/>
        </a:p>
      </dgm:t>
    </dgm:pt>
    <dgm:pt modelId="{87BEDADA-755C-4F10-86F0-B76589B2A9F8}">
      <dgm:prSet phldrT="[Text]"/>
      <dgm:spPr/>
      <dgm:t>
        <a:bodyPr/>
        <a:lstStyle/>
        <a:p>
          <a:r>
            <a:rPr lang="en-IE"/>
            <a:t>Correlation Analysis</a:t>
          </a:r>
        </a:p>
      </dgm:t>
    </dgm:pt>
    <dgm:pt modelId="{909CBA85-50B0-4EF9-99DF-60EB2F788EDD}" type="parTrans" cxnId="{89C1823E-E9CF-460F-AAFB-3218BEC3BAA9}">
      <dgm:prSet/>
      <dgm:spPr/>
      <dgm:t>
        <a:bodyPr/>
        <a:lstStyle/>
        <a:p>
          <a:endParaRPr lang="en-IE"/>
        </a:p>
      </dgm:t>
    </dgm:pt>
    <dgm:pt modelId="{81B71384-47F4-4DEB-9EE3-A444FB97BF4B}" type="sibTrans" cxnId="{89C1823E-E9CF-460F-AAFB-3218BEC3BAA9}">
      <dgm:prSet/>
      <dgm:spPr/>
      <dgm:t>
        <a:bodyPr/>
        <a:lstStyle/>
        <a:p>
          <a:endParaRPr lang="en-IE"/>
        </a:p>
      </dgm:t>
    </dgm:pt>
    <dgm:pt modelId="{4DE3BF8B-8EFA-4C99-8F62-5C8A1F9A8E23}">
      <dgm:prSet phldrT="[Text]"/>
      <dgm:spPr/>
      <dgm:t>
        <a:bodyPr/>
        <a:lstStyle/>
        <a:p>
          <a:r>
            <a:rPr lang="en-IE"/>
            <a:t>Missing Value Analysis</a:t>
          </a:r>
        </a:p>
      </dgm:t>
    </dgm:pt>
    <dgm:pt modelId="{04FB50AA-1383-4E87-8002-EF7932925F89}" type="parTrans" cxnId="{CF3FE0A8-4ECB-4697-B852-693ACE36A856}">
      <dgm:prSet/>
      <dgm:spPr/>
      <dgm:t>
        <a:bodyPr/>
        <a:lstStyle/>
        <a:p>
          <a:endParaRPr lang="en-IE"/>
        </a:p>
      </dgm:t>
    </dgm:pt>
    <dgm:pt modelId="{3EC601EA-E94A-4FEE-8300-0F5C37CFEEC2}" type="sibTrans" cxnId="{CF3FE0A8-4ECB-4697-B852-693ACE36A856}">
      <dgm:prSet/>
      <dgm:spPr/>
      <dgm:t>
        <a:bodyPr/>
        <a:lstStyle/>
        <a:p>
          <a:endParaRPr lang="en-IE"/>
        </a:p>
      </dgm:t>
    </dgm:pt>
    <dgm:pt modelId="{DE657106-5572-4248-BA32-1AC0C5DC822B}">
      <dgm:prSet phldrT="[Text]"/>
      <dgm:spPr/>
      <dgm:t>
        <a:bodyPr/>
        <a:lstStyle/>
        <a:p>
          <a:r>
            <a:rPr lang="en-IE"/>
            <a:t>Univariate / Bivariate Analysis</a:t>
          </a:r>
        </a:p>
      </dgm:t>
    </dgm:pt>
    <dgm:pt modelId="{636430CE-B2E0-44E9-BD5E-F7CA42D1B761}" type="parTrans" cxnId="{746A5089-E99C-4240-884C-D36A563C6B19}">
      <dgm:prSet/>
      <dgm:spPr/>
      <dgm:t>
        <a:bodyPr/>
        <a:lstStyle/>
        <a:p>
          <a:endParaRPr lang="en-IE"/>
        </a:p>
      </dgm:t>
    </dgm:pt>
    <dgm:pt modelId="{7048478D-7377-47F2-AA2C-879A8B1CFC96}" type="sibTrans" cxnId="{746A5089-E99C-4240-884C-D36A563C6B19}">
      <dgm:prSet/>
      <dgm:spPr/>
      <dgm:t>
        <a:bodyPr/>
        <a:lstStyle/>
        <a:p>
          <a:endParaRPr lang="en-IE"/>
        </a:p>
      </dgm:t>
    </dgm:pt>
    <dgm:pt modelId="{1917A3C6-BBAD-4A61-B5A0-5843960400C9}">
      <dgm:prSet phldrT="[Text]"/>
      <dgm:spPr/>
      <dgm:t>
        <a:bodyPr/>
        <a:lstStyle/>
        <a:p>
          <a:r>
            <a:rPr lang="en-IE"/>
            <a:t>Exploratory Data Analysis</a:t>
          </a:r>
        </a:p>
      </dgm:t>
    </dgm:pt>
    <dgm:pt modelId="{8B9FDF85-35A3-44EB-8436-97453F1987FB}" type="parTrans" cxnId="{2A3C900A-1548-42B9-91AC-879AD008A50F}">
      <dgm:prSet/>
      <dgm:spPr/>
      <dgm:t>
        <a:bodyPr/>
        <a:lstStyle/>
        <a:p>
          <a:endParaRPr lang="en-IE"/>
        </a:p>
      </dgm:t>
    </dgm:pt>
    <dgm:pt modelId="{15C8C946-865C-430E-B55C-D1A1DF070C33}" type="sibTrans" cxnId="{2A3C900A-1548-42B9-91AC-879AD008A50F}">
      <dgm:prSet/>
      <dgm:spPr/>
      <dgm:t>
        <a:bodyPr/>
        <a:lstStyle/>
        <a:p>
          <a:endParaRPr lang="en-IE"/>
        </a:p>
      </dgm:t>
    </dgm:pt>
    <dgm:pt modelId="{CD9DFB58-1750-44C2-B833-2355DC8BF249}" type="pres">
      <dgm:prSet presAssocID="{2EF72311-9EA3-41C4-862A-B1059AD0C28D}" presName="Name0" presStyleCnt="0">
        <dgm:presLayoutVars>
          <dgm:chMax val="1"/>
          <dgm:dir/>
          <dgm:animLvl val="ctr"/>
          <dgm:resizeHandles val="exact"/>
        </dgm:presLayoutVars>
      </dgm:prSet>
      <dgm:spPr/>
    </dgm:pt>
    <dgm:pt modelId="{8E2CE2CF-484B-44DA-8EB3-9611DD70BE76}" type="pres">
      <dgm:prSet presAssocID="{1917A3C6-BBAD-4A61-B5A0-5843960400C9}" presName="centerShape" presStyleLbl="node0" presStyleIdx="0" presStyleCnt="1"/>
      <dgm:spPr/>
    </dgm:pt>
    <dgm:pt modelId="{CB0E2430-9A40-490D-B33F-D3652214F611}" type="pres">
      <dgm:prSet presAssocID="{5F6E2C0F-1FA2-4169-98A0-24BF2D9908B0}" presName="parTrans" presStyleLbl="sibTrans2D1" presStyleIdx="0" presStyleCnt="4"/>
      <dgm:spPr/>
    </dgm:pt>
    <dgm:pt modelId="{1C666FA0-A968-45C5-8AEE-6078BD80E1D9}" type="pres">
      <dgm:prSet presAssocID="{5F6E2C0F-1FA2-4169-98A0-24BF2D9908B0}" presName="connectorText" presStyleLbl="sibTrans2D1" presStyleIdx="0" presStyleCnt="4"/>
      <dgm:spPr/>
    </dgm:pt>
    <dgm:pt modelId="{3C290FB3-C66F-4A9B-9ABB-67C5E5D210F9}" type="pres">
      <dgm:prSet presAssocID="{BB8A5DFA-778B-40E9-8DA1-199083085FBD}" presName="node" presStyleLbl="node1" presStyleIdx="0" presStyleCnt="4">
        <dgm:presLayoutVars>
          <dgm:bulletEnabled val="1"/>
        </dgm:presLayoutVars>
      </dgm:prSet>
      <dgm:spPr/>
    </dgm:pt>
    <dgm:pt modelId="{00F018C1-1983-46F8-BC39-61F142FB36E6}" type="pres">
      <dgm:prSet presAssocID="{909CBA85-50B0-4EF9-99DF-60EB2F788EDD}" presName="parTrans" presStyleLbl="sibTrans2D1" presStyleIdx="1" presStyleCnt="4"/>
      <dgm:spPr/>
    </dgm:pt>
    <dgm:pt modelId="{4F8E04CD-F6C9-4E42-AD9C-99F62FCDEA94}" type="pres">
      <dgm:prSet presAssocID="{909CBA85-50B0-4EF9-99DF-60EB2F788EDD}" presName="connectorText" presStyleLbl="sibTrans2D1" presStyleIdx="1" presStyleCnt="4"/>
      <dgm:spPr/>
    </dgm:pt>
    <dgm:pt modelId="{5F52FCFC-89BA-4D5B-8EAC-29588977F763}" type="pres">
      <dgm:prSet presAssocID="{87BEDADA-755C-4F10-86F0-B76589B2A9F8}" presName="node" presStyleLbl="node1" presStyleIdx="1" presStyleCnt="4">
        <dgm:presLayoutVars>
          <dgm:bulletEnabled val="1"/>
        </dgm:presLayoutVars>
      </dgm:prSet>
      <dgm:spPr/>
    </dgm:pt>
    <dgm:pt modelId="{9A0E70EA-EB00-42B5-9314-42B84F1BD185}" type="pres">
      <dgm:prSet presAssocID="{04FB50AA-1383-4E87-8002-EF7932925F89}" presName="parTrans" presStyleLbl="sibTrans2D1" presStyleIdx="2" presStyleCnt="4"/>
      <dgm:spPr/>
    </dgm:pt>
    <dgm:pt modelId="{E88FD78E-2563-4302-847B-575C9FCA8706}" type="pres">
      <dgm:prSet presAssocID="{04FB50AA-1383-4E87-8002-EF7932925F89}" presName="connectorText" presStyleLbl="sibTrans2D1" presStyleIdx="2" presStyleCnt="4"/>
      <dgm:spPr/>
    </dgm:pt>
    <dgm:pt modelId="{D9087C2B-09D3-4C80-AA5E-ED21404C83E0}" type="pres">
      <dgm:prSet presAssocID="{4DE3BF8B-8EFA-4C99-8F62-5C8A1F9A8E23}" presName="node" presStyleLbl="node1" presStyleIdx="2" presStyleCnt="4">
        <dgm:presLayoutVars>
          <dgm:bulletEnabled val="1"/>
        </dgm:presLayoutVars>
      </dgm:prSet>
      <dgm:spPr/>
    </dgm:pt>
    <dgm:pt modelId="{57517DFF-1E8D-4D2F-81F1-FB2FAD2149C3}" type="pres">
      <dgm:prSet presAssocID="{636430CE-B2E0-44E9-BD5E-F7CA42D1B761}" presName="parTrans" presStyleLbl="sibTrans2D1" presStyleIdx="3" presStyleCnt="4"/>
      <dgm:spPr/>
    </dgm:pt>
    <dgm:pt modelId="{5E1586E2-0D23-4C7C-A3EB-C61EF7C5D803}" type="pres">
      <dgm:prSet presAssocID="{636430CE-B2E0-44E9-BD5E-F7CA42D1B761}" presName="connectorText" presStyleLbl="sibTrans2D1" presStyleIdx="3" presStyleCnt="4"/>
      <dgm:spPr/>
    </dgm:pt>
    <dgm:pt modelId="{059F1782-AD51-4652-A655-7B79E0946613}" type="pres">
      <dgm:prSet presAssocID="{DE657106-5572-4248-BA32-1AC0C5DC822B}" presName="node" presStyleLbl="node1" presStyleIdx="3" presStyleCnt="4">
        <dgm:presLayoutVars>
          <dgm:bulletEnabled val="1"/>
        </dgm:presLayoutVars>
      </dgm:prSet>
      <dgm:spPr/>
    </dgm:pt>
  </dgm:ptLst>
  <dgm:cxnLst>
    <dgm:cxn modelId="{2A3C900A-1548-42B9-91AC-879AD008A50F}" srcId="{2EF72311-9EA3-41C4-862A-B1059AD0C28D}" destId="{1917A3C6-BBAD-4A61-B5A0-5843960400C9}" srcOrd="0" destOrd="0" parTransId="{8B9FDF85-35A3-44EB-8436-97453F1987FB}" sibTransId="{15C8C946-865C-430E-B55C-D1A1DF070C33}"/>
    <dgm:cxn modelId="{A2150D1D-8070-4D40-889A-5C8E83F11489}" type="presOf" srcId="{04FB50AA-1383-4E87-8002-EF7932925F89}" destId="{9A0E70EA-EB00-42B5-9314-42B84F1BD185}" srcOrd="0" destOrd="0" presId="urn:microsoft.com/office/officeart/2005/8/layout/radial5"/>
    <dgm:cxn modelId="{89C1823E-E9CF-460F-AAFB-3218BEC3BAA9}" srcId="{1917A3C6-BBAD-4A61-B5A0-5843960400C9}" destId="{87BEDADA-755C-4F10-86F0-B76589B2A9F8}" srcOrd="1" destOrd="0" parTransId="{909CBA85-50B0-4EF9-99DF-60EB2F788EDD}" sibTransId="{81B71384-47F4-4DEB-9EE3-A444FB97BF4B}"/>
    <dgm:cxn modelId="{2215B75C-DDDB-4595-8D7B-CA0787D34AF2}" srcId="{1917A3C6-BBAD-4A61-B5A0-5843960400C9}" destId="{BB8A5DFA-778B-40E9-8DA1-199083085FBD}" srcOrd="0" destOrd="0" parTransId="{5F6E2C0F-1FA2-4169-98A0-24BF2D9908B0}" sibTransId="{DE737299-2850-4823-8C04-98F8FF3FCB16}"/>
    <dgm:cxn modelId="{3C2A1946-458D-47C5-84A4-1EC5A8B4B48C}" type="presOf" srcId="{1917A3C6-BBAD-4A61-B5A0-5843960400C9}" destId="{8E2CE2CF-484B-44DA-8EB3-9611DD70BE76}" srcOrd="0" destOrd="0" presId="urn:microsoft.com/office/officeart/2005/8/layout/radial5"/>
    <dgm:cxn modelId="{6C2F734C-ADA8-46F6-9169-CB5CF504E772}" type="presOf" srcId="{909CBA85-50B0-4EF9-99DF-60EB2F788EDD}" destId="{4F8E04CD-F6C9-4E42-AD9C-99F62FCDEA94}" srcOrd="1" destOrd="0" presId="urn:microsoft.com/office/officeart/2005/8/layout/radial5"/>
    <dgm:cxn modelId="{DD6E7352-72EC-4F9E-A2ED-38C41F95D21C}" type="presOf" srcId="{87BEDADA-755C-4F10-86F0-B76589B2A9F8}" destId="{5F52FCFC-89BA-4D5B-8EAC-29588977F763}" srcOrd="0" destOrd="0" presId="urn:microsoft.com/office/officeart/2005/8/layout/radial5"/>
    <dgm:cxn modelId="{FFB1D77D-2C25-49C0-8B9B-58ADB6B08A91}" type="presOf" srcId="{909CBA85-50B0-4EF9-99DF-60EB2F788EDD}" destId="{00F018C1-1983-46F8-BC39-61F142FB36E6}" srcOrd="0" destOrd="0" presId="urn:microsoft.com/office/officeart/2005/8/layout/radial5"/>
    <dgm:cxn modelId="{DF6B2184-FC67-4462-B2ED-502A74F523DC}" type="presOf" srcId="{636430CE-B2E0-44E9-BD5E-F7CA42D1B761}" destId="{57517DFF-1E8D-4D2F-81F1-FB2FAD2149C3}" srcOrd="0" destOrd="0" presId="urn:microsoft.com/office/officeart/2005/8/layout/radial5"/>
    <dgm:cxn modelId="{FB2EF084-E026-43AB-970F-B79695FF0D35}" type="presOf" srcId="{636430CE-B2E0-44E9-BD5E-F7CA42D1B761}" destId="{5E1586E2-0D23-4C7C-A3EB-C61EF7C5D803}" srcOrd="1" destOrd="0" presId="urn:microsoft.com/office/officeart/2005/8/layout/radial5"/>
    <dgm:cxn modelId="{2151B785-80F9-492D-8708-9D7CEDC7E7FB}" type="presOf" srcId="{4DE3BF8B-8EFA-4C99-8F62-5C8A1F9A8E23}" destId="{D9087C2B-09D3-4C80-AA5E-ED21404C83E0}" srcOrd="0" destOrd="0" presId="urn:microsoft.com/office/officeart/2005/8/layout/radial5"/>
    <dgm:cxn modelId="{94B8BC85-6C96-4426-BB55-C426A1E3162D}" type="presOf" srcId="{BB8A5DFA-778B-40E9-8DA1-199083085FBD}" destId="{3C290FB3-C66F-4A9B-9ABB-67C5E5D210F9}" srcOrd="0" destOrd="0" presId="urn:microsoft.com/office/officeart/2005/8/layout/radial5"/>
    <dgm:cxn modelId="{8A2ED086-12C0-4B3F-AE52-C785CB6486CB}" type="presOf" srcId="{DE657106-5572-4248-BA32-1AC0C5DC822B}" destId="{059F1782-AD51-4652-A655-7B79E0946613}" srcOrd="0" destOrd="0" presId="urn:microsoft.com/office/officeart/2005/8/layout/radial5"/>
    <dgm:cxn modelId="{746A5089-E99C-4240-884C-D36A563C6B19}" srcId="{1917A3C6-BBAD-4A61-B5A0-5843960400C9}" destId="{DE657106-5572-4248-BA32-1AC0C5DC822B}" srcOrd="3" destOrd="0" parTransId="{636430CE-B2E0-44E9-BD5E-F7CA42D1B761}" sibTransId="{7048478D-7377-47F2-AA2C-879A8B1CFC96}"/>
    <dgm:cxn modelId="{0816B8A8-AB26-4F85-A69E-3FE89A61FB51}" type="presOf" srcId="{5F6E2C0F-1FA2-4169-98A0-24BF2D9908B0}" destId="{CB0E2430-9A40-490D-B33F-D3652214F611}" srcOrd="0" destOrd="0" presId="urn:microsoft.com/office/officeart/2005/8/layout/radial5"/>
    <dgm:cxn modelId="{CF3FE0A8-4ECB-4697-B852-693ACE36A856}" srcId="{1917A3C6-BBAD-4A61-B5A0-5843960400C9}" destId="{4DE3BF8B-8EFA-4C99-8F62-5C8A1F9A8E23}" srcOrd="2" destOrd="0" parTransId="{04FB50AA-1383-4E87-8002-EF7932925F89}" sibTransId="{3EC601EA-E94A-4FEE-8300-0F5C37CFEEC2}"/>
    <dgm:cxn modelId="{B1D0AAE1-8F8A-44D4-B007-3FD8BCC88FA4}" type="presOf" srcId="{5F6E2C0F-1FA2-4169-98A0-24BF2D9908B0}" destId="{1C666FA0-A968-45C5-8AEE-6078BD80E1D9}" srcOrd="1" destOrd="0" presId="urn:microsoft.com/office/officeart/2005/8/layout/radial5"/>
    <dgm:cxn modelId="{EC4BD5E8-17AA-422A-84C2-98DC20F90C5B}" type="presOf" srcId="{04FB50AA-1383-4E87-8002-EF7932925F89}" destId="{E88FD78E-2563-4302-847B-575C9FCA8706}" srcOrd="1" destOrd="0" presId="urn:microsoft.com/office/officeart/2005/8/layout/radial5"/>
    <dgm:cxn modelId="{ED72BFF2-E0F2-48FA-A4B2-2C8A2EB8CDC1}" type="presOf" srcId="{2EF72311-9EA3-41C4-862A-B1059AD0C28D}" destId="{CD9DFB58-1750-44C2-B833-2355DC8BF249}" srcOrd="0" destOrd="0" presId="urn:microsoft.com/office/officeart/2005/8/layout/radial5"/>
    <dgm:cxn modelId="{5E65189F-1CB1-41E9-952B-8DFC75F478D2}" type="presParOf" srcId="{CD9DFB58-1750-44C2-B833-2355DC8BF249}" destId="{8E2CE2CF-484B-44DA-8EB3-9611DD70BE76}" srcOrd="0" destOrd="0" presId="urn:microsoft.com/office/officeart/2005/8/layout/radial5"/>
    <dgm:cxn modelId="{659DE151-588F-4EAA-BAE0-F3E2B87EB606}" type="presParOf" srcId="{CD9DFB58-1750-44C2-B833-2355DC8BF249}" destId="{CB0E2430-9A40-490D-B33F-D3652214F611}" srcOrd="1" destOrd="0" presId="urn:microsoft.com/office/officeart/2005/8/layout/radial5"/>
    <dgm:cxn modelId="{BE95FA02-AF9D-4B8D-804A-06FF68F011A9}" type="presParOf" srcId="{CB0E2430-9A40-490D-B33F-D3652214F611}" destId="{1C666FA0-A968-45C5-8AEE-6078BD80E1D9}" srcOrd="0" destOrd="0" presId="urn:microsoft.com/office/officeart/2005/8/layout/radial5"/>
    <dgm:cxn modelId="{9CA38443-E77B-42C7-BB9C-A8B9BB00D644}" type="presParOf" srcId="{CD9DFB58-1750-44C2-B833-2355DC8BF249}" destId="{3C290FB3-C66F-4A9B-9ABB-67C5E5D210F9}" srcOrd="2" destOrd="0" presId="urn:microsoft.com/office/officeart/2005/8/layout/radial5"/>
    <dgm:cxn modelId="{03B203DB-43F9-4B55-A740-C2225322960D}" type="presParOf" srcId="{CD9DFB58-1750-44C2-B833-2355DC8BF249}" destId="{00F018C1-1983-46F8-BC39-61F142FB36E6}" srcOrd="3" destOrd="0" presId="urn:microsoft.com/office/officeart/2005/8/layout/radial5"/>
    <dgm:cxn modelId="{390831A9-8D0A-4B34-8A16-B4C458903F9D}" type="presParOf" srcId="{00F018C1-1983-46F8-BC39-61F142FB36E6}" destId="{4F8E04CD-F6C9-4E42-AD9C-99F62FCDEA94}" srcOrd="0" destOrd="0" presId="urn:microsoft.com/office/officeart/2005/8/layout/radial5"/>
    <dgm:cxn modelId="{BA4D3A2E-E2F8-48AF-8696-A141BCA1947C}" type="presParOf" srcId="{CD9DFB58-1750-44C2-B833-2355DC8BF249}" destId="{5F52FCFC-89BA-4D5B-8EAC-29588977F763}" srcOrd="4" destOrd="0" presId="urn:microsoft.com/office/officeart/2005/8/layout/radial5"/>
    <dgm:cxn modelId="{EB016C24-031C-4489-8938-FE97AF47E372}" type="presParOf" srcId="{CD9DFB58-1750-44C2-B833-2355DC8BF249}" destId="{9A0E70EA-EB00-42B5-9314-42B84F1BD185}" srcOrd="5" destOrd="0" presId="urn:microsoft.com/office/officeart/2005/8/layout/radial5"/>
    <dgm:cxn modelId="{13771DDE-2A2E-417C-AF5A-C8450F9A6886}" type="presParOf" srcId="{9A0E70EA-EB00-42B5-9314-42B84F1BD185}" destId="{E88FD78E-2563-4302-847B-575C9FCA8706}" srcOrd="0" destOrd="0" presId="urn:microsoft.com/office/officeart/2005/8/layout/radial5"/>
    <dgm:cxn modelId="{FED06235-EA65-4754-975C-DC16F6B88F66}" type="presParOf" srcId="{CD9DFB58-1750-44C2-B833-2355DC8BF249}" destId="{D9087C2B-09D3-4C80-AA5E-ED21404C83E0}" srcOrd="6" destOrd="0" presId="urn:microsoft.com/office/officeart/2005/8/layout/radial5"/>
    <dgm:cxn modelId="{E6648A7B-91DE-4E1C-A7B2-3E9BE24053C3}" type="presParOf" srcId="{CD9DFB58-1750-44C2-B833-2355DC8BF249}" destId="{57517DFF-1E8D-4D2F-81F1-FB2FAD2149C3}" srcOrd="7" destOrd="0" presId="urn:microsoft.com/office/officeart/2005/8/layout/radial5"/>
    <dgm:cxn modelId="{78C26528-B16D-4601-B18E-D39B1DE56B46}" type="presParOf" srcId="{57517DFF-1E8D-4D2F-81F1-FB2FAD2149C3}" destId="{5E1586E2-0D23-4C7C-A3EB-C61EF7C5D803}" srcOrd="0" destOrd="0" presId="urn:microsoft.com/office/officeart/2005/8/layout/radial5"/>
    <dgm:cxn modelId="{B201C392-5DC3-4DA3-B33B-988C627E9709}" type="presParOf" srcId="{CD9DFB58-1750-44C2-B833-2355DC8BF249}" destId="{059F1782-AD51-4652-A655-7B79E0946613}" srcOrd="8" destOrd="0" presId="urn:microsoft.com/office/officeart/2005/8/layout/radial5"/>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F1D301B-EFF7-4978-B74B-9CDB1C4C2584}">
      <dsp:nvSpPr>
        <dsp:cNvPr id="0" name=""/>
        <dsp:cNvSpPr/>
      </dsp:nvSpPr>
      <dsp:spPr>
        <a:xfrm>
          <a:off x="1714"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Basic Libraries for data analysis</a:t>
          </a:r>
        </a:p>
      </dsp:txBody>
      <dsp:txXfrm>
        <a:off x="1714" y="169162"/>
        <a:ext cx="1671637" cy="612700"/>
      </dsp:txXfrm>
    </dsp:sp>
    <dsp:sp modelId="{C15A8A74-4656-439E-8C63-297B635A19A7}">
      <dsp:nvSpPr>
        <dsp:cNvPr id="0" name=""/>
        <dsp:cNvSpPr/>
      </dsp:nvSpPr>
      <dsp:spPr>
        <a:xfrm>
          <a:off x="1714"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Pandas</a:t>
          </a:r>
        </a:p>
        <a:p>
          <a:pPr marL="171450" lvl="1" indent="-171450" algn="l" defTabSz="755650">
            <a:lnSpc>
              <a:spcPct val="90000"/>
            </a:lnSpc>
            <a:spcBef>
              <a:spcPct val="0"/>
            </a:spcBef>
            <a:spcAft>
              <a:spcPct val="15000"/>
            </a:spcAft>
            <a:buChar char="•"/>
          </a:pPr>
          <a:r>
            <a:rPr lang="en-IE" sz="1700" kern="1200"/>
            <a:t>NumPy</a:t>
          </a:r>
        </a:p>
        <a:p>
          <a:pPr marL="171450" lvl="1" indent="-171450" algn="l" defTabSz="755650">
            <a:lnSpc>
              <a:spcPct val="90000"/>
            </a:lnSpc>
            <a:spcBef>
              <a:spcPct val="0"/>
            </a:spcBef>
            <a:spcAft>
              <a:spcPct val="15000"/>
            </a:spcAft>
            <a:buChar char="•"/>
          </a:pPr>
          <a:r>
            <a:rPr lang="en-IE" sz="1700" kern="1200"/>
            <a:t>SciPy</a:t>
          </a:r>
        </a:p>
      </dsp:txBody>
      <dsp:txXfrm>
        <a:off x="1714" y="781863"/>
        <a:ext cx="1671637" cy="1026630"/>
      </dsp:txXfrm>
    </dsp:sp>
    <dsp:sp modelId="{59551D68-98D2-434D-B160-DAFF8BD8F660}">
      <dsp:nvSpPr>
        <dsp:cNvPr id="0" name=""/>
        <dsp:cNvSpPr/>
      </dsp:nvSpPr>
      <dsp:spPr>
        <a:xfrm>
          <a:off x="1907381"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Data Visualisations</a:t>
          </a:r>
        </a:p>
      </dsp:txBody>
      <dsp:txXfrm>
        <a:off x="1907381" y="169162"/>
        <a:ext cx="1671637" cy="612700"/>
      </dsp:txXfrm>
    </dsp:sp>
    <dsp:sp modelId="{DC4F159C-6FAA-4F23-A3BD-FC6264A399B3}">
      <dsp:nvSpPr>
        <dsp:cNvPr id="0" name=""/>
        <dsp:cNvSpPr/>
      </dsp:nvSpPr>
      <dsp:spPr>
        <a:xfrm>
          <a:off x="1907381"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Matplotlib</a:t>
          </a:r>
        </a:p>
        <a:p>
          <a:pPr marL="171450" lvl="1" indent="-171450" algn="l" defTabSz="755650">
            <a:lnSpc>
              <a:spcPct val="90000"/>
            </a:lnSpc>
            <a:spcBef>
              <a:spcPct val="0"/>
            </a:spcBef>
            <a:spcAft>
              <a:spcPct val="15000"/>
            </a:spcAft>
            <a:buChar char="•"/>
          </a:pPr>
          <a:r>
            <a:rPr lang="en-IE" sz="1700" kern="1200"/>
            <a:t>seaborn</a:t>
          </a:r>
        </a:p>
      </dsp:txBody>
      <dsp:txXfrm>
        <a:off x="1907381" y="781863"/>
        <a:ext cx="1671637" cy="1026630"/>
      </dsp:txXfrm>
    </dsp:sp>
    <dsp:sp modelId="{81F87AC5-8A80-42C3-8390-4ACAA1F363F2}">
      <dsp:nvSpPr>
        <dsp:cNvPr id="0" name=""/>
        <dsp:cNvSpPr/>
      </dsp:nvSpPr>
      <dsp:spPr>
        <a:xfrm>
          <a:off x="3813048"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Machine Learning</a:t>
          </a:r>
        </a:p>
      </dsp:txBody>
      <dsp:txXfrm>
        <a:off x="3813048" y="169162"/>
        <a:ext cx="1671637" cy="612700"/>
      </dsp:txXfrm>
    </dsp:sp>
    <dsp:sp modelId="{4B04DC99-8E6F-4404-AABD-B75DF2C5149E}">
      <dsp:nvSpPr>
        <dsp:cNvPr id="0" name=""/>
        <dsp:cNvSpPr/>
      </dsp:nvSpPr>
      <dsp:spPr>
        <a:xfrm>
          <a:off x="3813048"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sci-kit learn</a:t>
          </a:r>
        </a:p>
      </dsp:txBody>
      <dsp:txXfrm>
        <a:off x="3813048" y="781863"/>
        <a:ext cx="1671637" cy="102663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E2CE2CF-484B-44DA-8EB3-9611DD70BE76}">
      <dsp:nvSpPr>
        <dsp:cNvPr id="0" name=""/>
        <dsp:cNvSpPr/>
      </dsp:nvSpPr>
      <dsp:spPr>
        <a:xfrm>
          <a:off x="2322611"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Exploratory Data Analysis</a:t>
          </a:r>
        </a:p>
      </dsp:txBody>
      <dsp:txXfrm>
        <a:off x="2445798" y="1302798"/>
        <a:ext cx="594802" cy="594802"/>
      </dsp:txXfrm>
    </dsp:sp>
    <dsp:sp modelId="{CB0E2430-9A40-490D-B33F-D3652214F611}">
      <dsp:nvSpPr>
        <dsp:cNvPr id="0" name=""/>
        <dsp:cNvSpPr/>
      </dsp:nvSpPr>
      <dsp:spPr>
        <a:xfrm rot="16200000">
          <a:off x="2653889" y="873157"/>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2680682" y="957150"/>
        <a:ext cx="125034" cy="171600"/>
      </dsp:txXfrm>
    </dsp:sp>
    <dsp:sp modelId="{3C290FB3-C66F-4A9B-9ABB-67C5E5D210F9}">
      <dsp:nvSpPr>
        <dsp:cNvPr id="0" name=""/>
        <dsp:cNvSpPr/>
      </dsp:nvSpPr>
      <dsp:spPr>
        <a:xfrm>
          <a:off x="2322611" y="1416"/>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Overview</a:t>
          </a:r>
        </a:p>
      </dsp:txBody>
      <dsp:txXfrm>
        <a:off x="2445798" y="124603"/>
        <a:ext cx="594802" cy="594802"/>
      </dsp:txXfrm>
    </dsp:sp>
    <dsp:sp modelId="{00F018C1-1983-46F8-BC39-61F142FB36E6}">
      <dsp:nvSpPr>
        <dsp:cNvPr id="0" name=""/>
        <dsp:cNvSpPr/>
      </dsp:nvSpPr>
      <dsp:spPr>
        <a:xfrm>
          <a:off x="3237932" y="1457199"/>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3237932" y="1514399"/>
        <a:ext cx="125034" cy="171600"/>
      </dsp:txXfrm>
    </dsp:sp>
    <dsp:sp modelId="{5F52FCFC-89BA-4D5B-8EAC-29588977F763}">
      <dsp:nvSpPr>
        <dsp:cNvPr id="0" name=""/>
        <dsp:cNvSpPr/>
      </dsp:nvSpPr>
      <dsp:spPr>
        <a:xfrm>
          <a:off x="3500807"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Correlation Analysis</a:t>
          </a:r>
        </a:p>
      </dsp:txBody>
      <dsp:txXfrm>
        <a:off x="3623994" y="1302798"/>
        <a:ext cx="594802" cy="594802"/>
      </dsp:txXfrm>
    </dsp:sp>
    <dsp:sp modelId="{9A0E70EA-EB00-42B5-9314-42B84F1BD185}">
      <dsp:nvSpPr>
        <dsp:cNvPr id="0" name=""/>
        <dsp:cNvSpPr/>
      </dsp:nvSpPr>
      <dsp:spPr>
        <a:xfrm rot="5400000">
          <a:off x="2653889" y="2041242"/>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2680682" y="2071649"/>
        <a:ext cx="125034" cy="171600"/>
      </dsp:txXfrm>
    </dsp:sp>
    <dsp:sp modelId="{D9087C2B-09D3-4C80-AA5E-ED21404C83E0}">
      <dsp:nvSpPr>
        <dsp:cNvPr id="0" name=""/>
        <dsp:cNvSpPr/>
      </dsp:nvSpPr>
      <dsp:spPr>
        <a:xfrm>
          <a:off x="2322611" y="2357807"/>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Missing Value Analysis</a:t>
          </a:r>
        </a:p>
      </dsp:txBody>
      <dsp:txXfrm>
        <a:off x="2445798" y="2480994"/>
        <a:ext cx="594802" cy="594802"/>
      </dsp:txXfrm>
    </dsp:sp>
    <dsp:sp modelId="{57517DFF-1E8D-4D2F-81F1-FB2FAD2149C3}">
      <dsp:nvSpPr>
        <dsp:cNvPr id="0" name=""/>
        <dsp:cNvSpPr/>
      </dsp:nvSpPr>
      <dsp:spPr>
        <a:xfrm rot="10800000">
          <a:off x="2069847" y="1457199"/>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rot="10800000">
        <a:off x="2123433" y="1514399"/>
        <a:ext cx="125034" cy="171600"/>
      </dsp:txXfrm>
    </dsp:sp>
    <dsp:sp modelId="{059F1782-AD51-4652-A655-7B79E0946613}">
      <dsp:nvSpPr>
        <dsp:cNvPr id="0" name=""/>
        <dsp:cNvSpPr/>
      </dsp:nvSpPr>
      <dsp:spPr>
        <a:xfrm>
          <a:off x="1144416"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Univariate / Bivariate Analysis</a:t>
          </a:r>
        </a:p>
      </dsp:txBody>
      <dsp:txXfrm>
        <a:off x="1267603" y="1302798"/>
        <a:ext cx="594802" cy="594802"/>
      </dsp:txXfrm>
    </dsp:sp>
  </dsp:spTree>
</dsp:drawing>
</file>

<file path=word/diagrams/layout1.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700ABD-3902-41EE-8D5B-93BCCE8CBE3F}">
  <ds:schemaRefs>
    <ds:schemaRef ds:uri="http://schemas.openxmlformats.org/officeDocument/2006/bibliography"/>
  </ds:schemaRefs>
</ds:datastoreItem>
</file>

<file path=docMetadata/LabelInfo.xml><?xml version="1.0" encoding="utf-8"?>
<clbl:labelList xmlns:clbl="http://schemas.microsoft.com/office/2020/mipLabelMetadata">
  <clbl:label id="{0702bf62-88e6-456d-b298-e2abb13de1ea}" enabled="1" method="Standard" siteId="{548d26ab-8caa-49e1-97c2-a1b1a06cc39c}"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20</Pages>
  <Words>30159</Words>
  <Characters>171908</Characters>
  <Application>Microsoft Office Word</Application>
  <DocSecurity>0</DocSecurity>
  <Lines>1432</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ead</dc:creator>
  <cp:keywords/>
  <dc:description/>
  <cp:lastModifiedBy>Sinead Duffy</cp:lastModifiedBy>
  <cp:revision>2</cp:revision>
  <dcterms:created xsi:type="dcterms:W3CDTF">2023-08-31T18:57:00Z</dcterms:created>
  <dcterms:modified xsi:type="dcterms:W3CDTF">2023-08-31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MHggHnh"/&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ClassificationContentMarkingFooterShapeIds">
    <vt:lpwstr>7,8,9</vt:lpwstr>
  </property>
  <property fmtid="{D5CDD505-2E9C-101B-9397-08002B2CF9AE}" pid="5" name="ClassificationContentMarkingFooterFontProps">
    <vt:lpwstr>#000000,10,Calibri</vt:lpwstr>
  </property>
  <property fmtid="{D5CDD505-2E9C-101B-9397-08002B2CF9AE}" pid="6" name="ClassificationContentMarkingFooterText">
    <vt:lpwstr>Classified - Confidential</vt:lpwstr>
  </property>
</Properties>
</file>